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2E60" w:rsidRDefault="00962E60" w:rsidP="00904448">
      <w:pPr>
        <w:pStyle w:val="TezMetni10Satr"/>
        <w:ind w:firstLine="0"/>
        <w:jc w:val="center"/>
        <w:rPr>
          <w:b/>
        </w:rPr>
      </w:pPr>
    </w:p>
    <w:tbl>
      <w:tblPr>
        <w:tblW w:w="0" w:type="auto"/>
        <w:jc w:val="center"/>
        <w:tblLayout w:type="fixed"/>
        <w:tblLook w:val="01E0" w:firstRow="1" w:lastRow="1" w:firstColumn="1" w:lastColumn="1" w:noHBand="0" w:noVBand="0"/>
      </w:tblPr>
      <w:tblGrid>
        <w:gridCol w:w="1985"/>
        <w:gridCol w:w="4536"/>
        <w:gridCol w:w="1986"/>
      </w:tblGrid>
      <w:tr w:rsidR="000573BE" w:rsidRPr="000573BE" w:rsidTr="00920095">
        <w:trPr>
          <w:jc w:val="center"/>
        </w:trPr>
        <w:tc>
          <w:tcPr>
            <w:tcW w:w="1985" w:type="dxa"/>
            <w:vAlign w:val="center"/>
          </w:tcPr>
          <w:p w:rsidR="000573BE" w:rsidRPr="000573BE" w:rsidRDefault="000573BE" w:rsidP="000573BE">
            <w:pPr>
              <w:spacing w:line="360" w:lineRule="auto"/>
              <w:jc w:val="both"/>
              <w:rPr>
                <w:rFonts w:ascii="Arial" w:hAnsi="Arial" w:cs="Arial"/>
                <w:sz w:val="15"/>
                <w:szCs w:val="15"/>
              </w:rPr>
            </w:pPr>
            <w:bookmarkStart w:id="0" w:name="_Hlk3973800"/>
          </w:p>
        </w:tc>
        <w:tc>
          <w:tcPr>
            <w:tcW w:w="4536" w:type="dxa"/>
            <w:vAlign w:val="center"/>
          </w:tcPr>
          <w:p w:rsidR="000573BE" w:rsidRPr="000573BE" w:rsidRDefault="00A05DC3" w:rsidP="000573BE">
            <w:pPr>
              <w:spacing w:line="360" w:lineRule="auto"/>
              <w:jc w:val="center"/>
              <w:rPr>
                <w:b/>
              </w:rPr>
            </w:pPr>
            <w:r>
              <w:rPr>
                <w:noProof/>
              </w:rPr>
              <w:drawing>
                <wp:inline distT="0" distB="0" distL="0" distR="0">
                  <wp:extent cx="1704341" cy="1278255"/>
                  <wp:effectExtent l="0" t="0" r="0" b="0"/>
                  <wp:docPr id="34" name="Resim 34" descr="NEÃ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EÃ ile ilgili gÃ¶rsel sonucu"/>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724561" cy="1293420"/>
                          </a:xfrm>
                          <a:prstGeom prst="rect">
                            <a:avLst/>
                          </a:prstGeom>
                          <a:noFill/>
                          <a:ln>
                            <a:noFill/>
                          </a:ln>
                        </pic:spPr>
                      </pic:pic>
                    </a:graphicData>
                  </a:graphic>
                </wp:inline>
              </w:drawing>
            </w:r>
          </w:p>
        </w:tc>
        <w:tc>
          <w:tcPr>
            <w:tcW w:w="1986" w:type="dxa"/>
            <w:vAlign w:val="center"/>
          </w:tcPr>
          <w:p w:rsidR="000573BE" w:rsidRPr="000573BE" w:rsidRDefault="000573BE" w:rsidP="000573BE">
            <w:pPr>
              <w:spacing w:line="360" w:lineRule="auto"/>
              <w:jc w:val="right"/>
              <w:rPr>
                <w:b/>
              </w:rPr>
            </w:pPr>
          </w:p>
        </w:tc>
      </w:tr>
    </w:tbl>
    <w:p w:rsidR="000573BE" w:rsidRDefault="000573BE" w:rsidP="000573BE">
      <w:pPr>
        <w:spacing w:line="360" w:lineRule="auto"/>
        <w:jc w:val="center"/>
        <w:rPr>
          <w:b/>
          <w:bCs/>
          <w:sz w:val="40"/>
          <w:szCs w:val="40"/>
        </w:rPr>
      </w:pPr>
    </w:p>
    <w:p w:rsidR="000573BE" w:rsidRPr="000573BE" w:rsidRDefault="000573BE" w:rsidP="000573BE">
      <w:pPr>
        <w:spacing w:line="360" w:lineRule="auto"/>
        <w:jc w:val="center"/>
        <w:rPr>
          <w:szCs w:val="40"/>
        </w:rPr>
      </w:pPr>
      <w:r w:rsidRPr="000573BE">
        <w:rPr>
          <w:b/>
          <w:bCs/>
          <w:szCs w:val="40"/>
        </w:rPr>
        <w:t>T.C.</w:t>
      </w:r>
    </w:p>
    <w:p w:rsidR="000573BE" w:rsidRPr="000573BE" w:rsidRDefault="000573BE" w:rsidP="000573BE">
      <w:pPr>
        <w:spacing w:line="360" w:lineRule="auto"/>
        <w:jc w:val="center"/>
        <w:rPr>
          <w:szCs w:val="40"/>
        </w:rPr>
      </w:pPr>
      <w:r w:rsidRPr="000573BE">
        <w:rPr>
          <w:b/>
          <w:bCs/>
          <w:szCs w:val="40"/>
        </w:rPr>
        <w:t>NECMETTİN ERBAKAN ÜNİVERSİTESİ</w:t>
      </w:r>
    </w:p>
    <w:p w:rsidR="000573BE" w:rsidRPr="000573BE" w:rsidRDefault="000573BE" w:rsidP="000573BE">
      <w:pPr>
        <w:spacing w:line="360" w:lineRule="auto"/>
        <w:jc w:val="center"/>
        <w:rPr>
          <w:b/>
          <w:bCs/>
          <w:szCs w:val="40"/>
        </w:rPr>
      </w:pPr>
      <w:r w:rsidRPr="000573BE">
        <w:rPr>
          <w:b/>
          <w:bCs/>
          <w:szCs w:val="40"/>
        </w:rPr>
        <w:t>MÜHENDİSLİK VE MİMARLIK FAKÜLTESİ</w:t>
      </w:r>
    </w:p>
    <w:p w:rsidR="000573BE" w:rsidRPr="000573BE" w:rsidRDefault="000573BE" w:rsidP="000573BE">
      <w:pPr>
        <w:spacing w:line="360" w:lineRule="auto"/>
        <w:jc w:val="center"/>
        <w:rPr>
          <w:b/>
          <w:bCs/>
          <w:szCs w:val="40"/>
        </w:rPr>
      </w:pPr>
    </w:p>
    <w:p w:rsidR="000573BE" w:rsidRPr="000573BE" w:rsidRDefault="000573BE" w:rsidP="000573BE">
      <w:pPr>
        <w:spacing w:line="360" w:lineRule="auto"/>
        <w:jc w:val="center"/>
        <w:rPr>
          <w:b/>
          <w:bCs/>
          <w:szCs w:val="40"/>
        </w:rPr>
      </w:pPr>
      <w:r w:rsidRPr="000573BE">
        <w:rPr>
          <w:b/>
          <w:bCs/>
          <w:szCs w:val="40"/>
        </w:rPr>
        <w:t>MAKİNE MÜHENDİSLİĞİ BÖLÜMÜ</w:t>
      </w:r>
    </w:p>
    <w:p w:rsidR="000573BE" w:rsidRPr="000573BE" w:rsidRDefault="000573BE" w:rsidP="000573BE">
      <w:pPr>
        <w:spacing w:after="200" w:line="276" w:lineRule="auto"/>
        <w:jc w:val="center"/>
        <w:rPr>
          <w:rFonts w:ascii="Calibri" w:hAnsi="Calibri" w:cs="Calibri"/>
          <w:b/>
          <w:sz w:val="22"/>
          <w:szCs w:val="22"/>
          <w:lang w:val="en-US" w:eastAsia="en-US"/>
        </w:rPr>
      </w:pPr>
    </w:p>
    <w:p w:rsidR="00652479" w:rsidRDefault="00652479" w:rsidP="00652479">
      <w:pPr>
        <w:spacing w:after="200" w:line="276" w:lineRule="auto"/>
        <w:jc w:val="center"/>
        <w:rPr>
          <w:b/>
          <w:szCs w:val="22"/>
          <w:lang w:eastAsia="en-US"/>
        </w:rPr>
      </w:pPr>
    </w:p>
    <w:p w:rsidR="00652479" w:rsidRDefault="00652479" w:rsidP="00652479">
      <w:pPr>
        <w:spacing w:after="200" w:line="276" w:lineRule="auto"/>
        <w:jc w:val="center"/>
        <w:rPr>
          <w:b/>
          <w:szCs w:val="22"/>
          <w:lang w:eastAsia="en-US"/>
        </w:rPr>
      </w:pPr>
      <w:r>
        <w:rPr>
          <w:b/>
          <w:szCs w:val="22"/>
          <w:lang w:eastAsia="en-US"/>
        </w:rPr>
        <w:t xml:space="preserve">MAKİNE MÜHENDİSLİĞİ UYGULAMALARI II </w:t>
      </w:r>
    </w:p>
    <w:p w:rsidR="00025DB2" w:rsidRDefault="00025DB2" w:rsidP="000573BE">
      <w:pPr>
        <w:spacing w:after="200" w:line="276" w:lineRule="auto"/>
        <w:jc w:val="center"/>
        <w:rPr>
          <w:b/>
          <w:szCs w:val="22"/>
          <w:lang w:eastAsia="en-US"/>
        </w:rPr>
      </w:pPr>
    </w:p>
    <w:p w:rsidR="00652479" w:rsidRDefault="00652479" w:rsidP="000573BE">
      <w:pPr>
        <w:spacing w:after="200" w:line="276" w:lineRule="auto"/>
        <w:jc w:val="center"/>
        <w:rPr>
          <w:b/>
          <w:szCs w:val="22"/>
          <w:lang w:eastAsia="en-US"/>
        </w:rPr>
      </w:pPr>
    </w:p>
    <w:p w:rsidR="000573BE" w:rsidRPr="00652479" w:rsidRDefault="00652479" w:rsidP="00652479">
      <w:pPr>
        <w:spacing w:after="200" w:line="276" w:lineRule="auto"/>
        <w:jc w:val="center"/>
        <w:rPr>
          <w:b/>
          <w:szCs w:val="22"/>
          <w:lang w:eastAsia="en-US"/>
        </w:rPr>
      </w:pPr>
      <w:r>
        <w:rPr>
          <w:b/>
          <w:szCs w:val="22"/>
          <w:lang w:eastAsia="en-US"/>
        </w:rPr>
        <w:t>BAŞLIK</w:t>
      </w:r>
    </w:p>
    <w:p w:rsidR="000573BE" w:rsidRPr="000573BE" w:rsidRDefault="000573BE" w:rsidP="000573BE">
      <w:pPr>
        <w:spacing w:line="360" w:lineRule="auto"/>
        <w:jc w:val="center"/>
        <w:rPr>
          <w:sz w:val="36"/>
          <w:szCs w:val="40"/>
        </w:rPr>
      </w:pPr>
      <w:r w:rsidRPr="000573BE">
        <w:rPr>
          <w:b/>
          <w:bCs/>
          <w:sz w:val="36"/>
          <w:szCs w:val="40"/>
        </w:rPr>
        <w:t> </w:t>
      </w:r>
    </w:p>
    <w:p w:rsidR="00D059ED" w:rsidRDefault="00D059ED" w:rsidP="000573BE">
      <w:pPr>
        <w:spacing w:after="200" w:line="276" w:lineRule="auto"/>
        <w:jc w:val="center"/>
        <w:rPr>
          <w:b/>
          <w:szCs w:val="22"/>
          <w:lang w:eastAsia="en-US"/>
        </w:rPr>
      </w:pPr>
    </w:p>
    <w:p w:rsidR="000573BE" w:rsidRPr="000573BE" w:rsidRDefault="000573BE" w:rsidP="000573BE">
      <w:pPr>
        <w:spacing w:after="200" w:line="276" w:lineRule="auto"/>
        <w:jc w:val="center"/>
        <w:rPr>
          <w:szCs w:val="22"/>
          <w:lang w:eastAsia="en-US"/>
        </w:rPr>
      </w:pPr>
      <w:r w:rsidRPr="000573BE">
        <w:rPr>
          <w:b/>
          <w:szCs w:val="22"/>
          <w:lang w:eastAsia="en-US"/>
        </w:rPr>
        <w:t>Öğrenci Adı SOYADI / Numarası</w:t>
      </w:r>
    </w:p>
    <w:p w:rsidR="00025DB2" w:rsidRDefault="00025DB2" w:rsidP="000573BE">
      <w:pPr>
        <w:spacing w:after="200" w:line="276" w:lineRule="auto"/>
        <w:jc w:val="center"/>
        <w:rPr>
          <w:szCs w:val="22"/>
          <w:lang w:val="en-US" w:eastAsia="en-US"/>
        </w:rPr>
      </w:pPr>
    </w:p>
    <w:p w:rsidR="00D059ED" w:rsidRDefault="00D059ED" w:rsidP="000573BE">
      <w:pPr>
        <w:spacing w:after="200" w:line="276" w:lineRule="auto"/>
        <w:jc w:val="center"/>
        <w:rPr>
          <w:b/>
          <w:szCs w:val="22"/>
          <w:lang w:eastAsia="en-US"/>
        </w:rPr>
      </w:pPr>
    </w:p>
    <w:p w:rsidR="000573BE" w:rsidRPr="000573BE" w:rsidRDefault="00652479" w:rsidP="000573BE">
      <w:pPr>
        <w:spacing w:after="200" w:line="276" w:lineRule="auto"/>
        <w:jc w:val="center"/>
        <w:rPr>
          <w:b/>
          <w:szCs w:val="22"/>
          <w:lang w:eastAsia="en-US"/>
        </w:rPr>
      </w:pPr>
      <w:r>
        <w:rPr>
          <w:b/>
          <w:szCs w:val="22"/>
          <w:lang w:eastAsia="en-US"/>
        </w:rPr>
        <w:t>DANIŞMAN</w:t>
      </w:r>
    </w:p>
    <w:p w:rsidR="000573BE" w:rsidRPr="000573BE" w:rsidRDefault="000573BE" w:rsidP="000573BE">
      <w:pPr>
        <w:spacing w:after="200" w:line="276" w:lineRule="auto"/>
        <w:jc w:val="center"/>
        <w:rPr>
          <w:szCs w:val="22"/>
          <w:lang w:eastAsia="en-US"/>
        </w:rPr>
      </w:pPr>
      <w:r w:rsidRPr="000573BE">
        <w:rPr>
          <w:b/>
          <w:szCs w:val="22"/>
          <w:lang w:eastAsia="en-US"/>
        </w:rPr>
        <w:t xml:space="preserve">Öğretim Üyesi Unvan Ad </w:t>
      </w:r>
      <w:proofErr w:type="spellStart"/>
      <w:r w:rsidRPr="000573BE">
        <w:rPr>
          <w:b/>
          <w:szCs w:val="22"/>
          <w:lang w:eastAsia="en-US"/>
        </w:rPr>
        <w:t>Soyad</w:t>
      </w:r>
      <w:proofErr w:type="spellEnd"/>
    </w:p>
    <w:p w:rsidR="000573BE" w:rsidRPr="000573BE" w:rsidRDefault="000573BE" w:rsidP="000573BE">
      <w:pPr>
        <w:spacing w:after="200" w:line="276" w:lineRule="auto"/>
        <w:rPr>
          <w:b/>
          <w:szCs w:val="22"/>
          <w:lang w:eastAsia="en-US"/>
        </w:rPr>
      </w:pPr>
    </w:p>
    <w:p w:rsidR="000573BE" w:rsidRPr="000573BE" w:rsidRDefault="000573BE" w:rsidP="000573BE">
      <w:pPr>
        <w:spacing w:after="200" w:line="276" w:lineRule="auto"/>
        <w:jc w:val="center"/>
        <w:rPr>
          <w:b/>
          <w:szCs w:val="22"/>
          <w:lang w:eastAsia="en-US"/>
        </w:rPr>
      </w:pPr>
    </w:p>
    <w:p w:rsidR="000573BE" w:rsidRPr="000573BE" w:rsidRDefault="000573BE" w:rsidP="000573BE">
      <w:pPr>
        <w:spacing w:after="200" w:line="276" w:lineRule="auto"/>
        <w:jc w:val="center"/>
        <w:rPr>
          <w:b/>
          <w:szCs w:val="22"/>
          <w:lang w:eastAsia="en-US"/>
        </w:rPr>
      </w:pPr>
      <w:r w:rsidRPr="000573BE">
        <w:rPr>
          <w:b/>
          <w:szCs w:val="22"/>
          <w:lang w:eastAsia="en-US"/>
        </w:rPr>
        <w:t>AY, YIL</w:t>
      </w:r>
    </w:p>
    <w:p w:rsidR="00A05DC3" w:rsidRPr="00D059ED" w:rsidRDefault="000573BE" w:rsidP="00D059ED">
      <w:pPr>
        <w:spacing w:after="200" w:line="276" w:lineRule="auto"/>
        <w:jc w:val="center"/>
        <w:rPr>
          <w:b/>
          <w:szCs w:val="22"/>
          <w:lang w:eastAsia="en-US"/>
        </w:rPr>
      </w:pPr>
      <w:r w:rsidRPr="000573BE">
        <w:rPr>
          <w:b/>
          <w:szCs w:val="22"/>
          <w:lang w:eastAsia="en-US"/>
        </w:rPr>
        <w:t>KONYA</w:t>
      </w:r>
      <w:bookmarkEnd w:id="0"/>
      <w:r w:rsidR="00A05DC3">
        <w:rPr>
          <w:b/>
        </w:rPr>
        <w:br w:type="page"/>
      </w:r>
    </w:p>
    <w:p w:rsidR="000573BE" w:rsidRPr="000573BE" w:rsidRDefault="000573BE" w:rsidP="000573BE">
      <w:pPr>
        <w:jc w:val="center"/>
      </w:pPr>
      <w:r w:rsidRPr="000573BE">
        <w:rPr>
          <w:b/>
        </w:rPr>
        <w:lastRenderedPageBreak/>
        <w:t>BİLDİRİM</w:t>
      </w:r>
    </w:p>
    <w:p w:rsidR="000573BE" w:rsidRPr="000573BE" w:rsidRDefault="000573BE" w:rsidP="000573BE">
      <w:pPr>
        <w:ind w:firstLine="709"/>
        <w:jc w:val="both"/>
        <w:rPr>
          <w:b/>
        </w:rPr>
      </w:pPr>
    </w:p>
    <w:p w:rsidR="000573BE" w:rsidRPr="000573BE" w:rsidRDefault="000573BE" w:rsidP="000573BE">
      <w:pPr>
        <w:ind w:firstLine="709"/>
        <w:jc w:val="both"/>
        <w:rPr>
          <w:b/>
        </w:rPr>
      </w:pPr>
    </w:p>
    <w:p w:rsidR="000573BE" w:rsidRPr="000573BE" w:rsidRDefault="000573BE" w:rsidP="000573BE">
      <w:pPr>
        <w:spacing w:line="360" w:lineRule="auto"/>
        <w:ind w:firstLine="709"/>
        <w:jc w:val="both"/>
      </w:pPr>
      <w:r w:rsidRPr="000573BE">
        <w:t xml:space="preserve">Bu </w:t>
      </w:r>
      <w:r w:rsidR="00D059ED">
        <w:t>çalışmadaki</w:t>
      </w:r>
      <w:r w:rsidRPr="000573BE">
        <w:t xml:space="preserve"> bütün bilgilerin etik davranış ve akademik kurallar çerçevesinde elde edildiğini ve tez yazım kurallarına uygun olarak hazırlanan bu çalışmada bana ait olmayan her türlü ifade ve bilginin kaynağına eksiksiz atıf yapıldığını bildiririm.</w:t>
      </w:r>
    </w:p>
    <w:p w:rsidR="000573BE" w:rsidRPr="000573BE" w:rsidRDefault="000573BE" w:rsidP="000573BE">
      <w:pPr>
        <w:ind w:firstLine="709"/>
        <w:jc w:val="both"/>
      </w:pPr>
    </w:p>
    <w:p w:rsidR="000573BE" w:rsidRPr="000573BE" w:rsidRDefault="000573BE" w:rsidP="000573BE">
      <w:pPr>
        <w:ind w:firstLine="709"/>
        <w:jc w:val="both"/>
      </w:pPr>
    </w:p>
    <w:p w:rsidR="000573BE" w:rsidRPr="000573BE" w:rsidRDefault="000573BE" w:rsidP="000573BE">
      <w:pPr>
        <w:ind w:firstLine="709"/>
        <w:jc w:val="both"/>
      </w:pPr>
    </w:p>
    <w:p w:rsidR="000573BE" w:rsidRPr="000573BE" w:rsidRDefault="000573BE" w:rsidP="000573BE">
      <w:pPr>
        <w:jc w:val="center"/>
        <w:rPr>
          <w:rFonts w:ascii="Times-Bold" w:eastAsia="MS Mincho" w:hAnsi="Times-Bold" w:cs="Times-Bold"/>
          <w:b/>
          <w:bCs/>
          <w:lang w:eastAsia="ja-JP"/>
        </w:rPr>
      </w:pPr>
      <w:r w:rsidRPr="000573BE">
        <w:rPr>
          <w:rFonts w:ascii="Times-Bold" w:eastAsia="MS Mincho" w:hAnsi="Times-Bold" w:cs="Times-Bold"/>
          <w:b/>
          <w:bCs/>
          <w:lang w:eastAsia="ja-JP"/>
        </w:rPr>
        <w:t>DECLARATION PAGE</w:t>
      </w:r>
    </w:p>
    <w:p w:rsidR="000573BE" w:rsidRPr="000573BE" w:rsidRDefault="000573BE" w:rsidP="000573BE">
      <w:pPr>
        <w:jc w:val="center"/>
        <w:rPr>
          <w:rFonts w:ascii="Times-Bold" w:eastAsia="MS Mincho" w:hAnsi="Times-Bold" w:cs="Times-Bold"/>
          <w:b/>
          <w:bCs/>
          <w:lang w:eastAsia="ja-JP"/>
        </w:rPr>
      </w:pPr>
    </w:p>
    <w:p w:rsidR="000573BE" w:rsidRPr="000573BE" w:rsidRDefault="000573BE" w:rsidP="000573BE">
      <w:pPr>
        <w:spacing w:line="360" w:lineRule="auto"/>
        <w:ind w:firstLine="709"/>
        <w:jc w:val="both"/>
      </w:pPr>
      <w:r w:rsidRPr="000573BE">
        <w:rPr>
          <w:rFonts w:eastAsia="MS Mincho"/>
          <w:lang w:val="en-US"/>
        </w:rPr>
        <w:t>I hereby declare that all information in this document has been obtained and presented in accordance with academic rules and ethical conduct. I also declare that, as required by these rules and conduct, I have fully cited and referenced all material and results that are not original to this work.</w:t>
      </w:r>
    </w:p>
    <w:p w:rsidR="000573BE" w:rsidRPr="000573BE" w:rsidRDefault="000573BE" w:rsidP="000573BE">
      <w:pPr>
        <w:ind w:firstLine="709"/>
        <w:jc w:val="both"/>
      </w:pPr>
    </w:p>
    <w:p w:rsidR="000573BE" w:rsidRPr="000573BE" w:rsidRDefault="000573BE" w:rsidP="000573BE">
      <w:pPr>
        <w:jc w:val="both"/>
      </w:pPr>
    </w:p>
    <w:p w:rsidR="000573BE" w:rsidRPr="000573BE" w:rsidRDefault="000573BE" w:rsidP="000573BE">
      <w:pPr>
        <w:jc w:val="both"/>
      </w:pPr>
    </w:p>
    <w:p w:rsidR="000573BE" w:rsidRPr="000573BE" w:rsidRDefault="000573BE" w:rsidP="000573BE">
      <w:pPr>
        <w:jc w:val="both"/>
      </w:pPr>
    </w:p>
    <w:p w:rsidR="000573BE" w:rsidRPr="000573BE" w:rsidRDefault="000573BE" w:rsidP="000573BE">
      <w:pPr>
        <w:ind w:left="6372"/>
        <w:jc w:val="both"/>
      </w:pPr>
      <w:r w:rsidRPr="000573BE">
        <w:t xml:space="preserve">                     İmza</w:t>
      </w:r>
    </w:p>
    <w:p w:rsidR="000573BE" w:rsidRPr="000573BE" w:rsidRDefault="000573BE" w:rsidP="000573BE">
      <w:pPr>
        <w:jc w:val="right"/>
      </w:pPr>
    </w:p>
    <w:p w:rsidR="000573BE" w:rsidRPr="000573BE" w:rsidRDefault="000573BE" w:rsidP="000573BE">
      <w:pPr>
        <w:jc w:val="right"/>
      </w:pPr>
      <w:r w:rsidRPr="000573BE">
        <w:t xml:space="preserve">İsim </w:t>
      </w:r>
      <w:proofErr w:type="spellStart"/>
      <w:r w:rsidRPr="000573BE">
        <w:t>Soyisim</w:t>
      </w:r>
      <w:proofErr w:type="spellEnd"/>
    </w:p>
    <w:p w:rsidR="000573BE" w:rsidRPr="000573BE" w:rsidRDefault="000573BE" w:rsidP="000573BE">
      <w:pPr>
        <w:jc w:val="center"/>
      </w:pPr>
      <w:r w:rsidRPr="000573BE">
        <w:tab/>
      </w:r>
      <w:r w:rsidRPr="000573BE">
        <w:tab/>
      </w:r>
      <w:r w:rsidRPr="000573BE">
        <w:tab/>
      </w:r>
      <w:r w:rsidRPr="000573BE">
        <w:tab/>
      </w:r>
      <w:r w:rsidRPr="000573BE">
        <w:tab/>
      </w:r>
      <w:r w:rsidRPr="000573BE">
        <w:tab/>
        <w:t xml:space="preserve">                   </w:t>
      </w:r>
    </w:p>
    <w:p w:rsidR="000573BE" w:rsidRPr="000573BE" w:rsidRDefault="000573BE" w:rsidP="000573BE">
      <w:pPr>
        <w:ind w:left="5664"/>
        <w:jc w:val="center"/>
      </w:pPr>
      <w:r w:rsidRPr="000573BE">
        <w:t xml:space="preserve">   Tarih:</w:t>
      </w:r>
    </w:p>
    <w:p w:rsidR="000573BE" w:rsidRPr="000573BE" w:rsidRDefault="000573BE" w:rsidP="000573BE">
      <w:pPr>
        <w:spacing w:after="200" w:line="276" w:lineRule="auto"/>
        <w:jc w:val="center"/>
        <w:rPr>
          <w:szCs w:val="22"/>
          <w:lang w:eastAsia="en-US"/>
        </w:rPr>
      </w:pPr>
    </w:p>
    <w:p w:rsidR="0092145C" w:rsidRPr="000B623B" w:rsidRDefault="0092145C" w:rsidP="00780D81">
      <w:pPr>
        <w:pStyle w:val="TezMetni10Satr"/>
        <w:ind w:firstLine="0"/>
      </w:pPr>
    </w:p>
    <w:p w:rsidR="0092145C" w:rsidRPr="005B5FDE" w:rsidRDefault="0092145C" w:rsidP="00780D81">
      <w:pPr>
        <w:pStyle w:val="TezMetni10Satr"/>
        <w:ind w:firstLine="0"/>
      </w:pPr>
    </w:p>
    <w:p w:rsidR="00780D81" w:rsidRPr="005B5FDE" w:rsidRDefault="00780D81" w:rsidP="00780D81">
      <w:pPr>
        <w:pStyle w:val="TezMetni10Satr"/>
        <w:ind w:firstLine="0"/>
      </w:pPr>
    </w:p>
    <w:p w:rsidR="00780D81" w:rsidRPr="005B5FDE" w:rsidRDefault="00780D81" w:rsidP="00780D81">
      <w:pPr>
        <w:pStyle w:val="TezMetni10Satr"/>
        <w:ind w:firstLine="0"/>
      </w:pPr>
    </w:p>
    <w:p w:rsidR="00780D81" w:rsidRPr="005B5FDE" w:rsidRDefault="00780D81" w:rsidP="00780D81">
      <w:pPr>
        <w:pStyle w:val="TezMetni10Satr"/>
        <w:ind w:firstLine="0"/>
      </w:pPr>
    </w:p>
    <w:p w:rsidR="00780D81" w:rsidRPr="005B5FDE" w:rsidRDefault="00780D81" w:rsidP="00780D81">
      <w:pPr>
        <w:pStyle w:val="TezMetni10Satr"/>
        <w:ind w:firstLine="0"/>
      </w:pPr>
    </w:p>
    <w:p w:rsidR="0092145C" w:rsidRPr="005B5FDE" w:rsidRDefault="0092145C" w:rsidP="00780D81">
      <w:pPr>
        <w:pStyle w:val="TezMetni10Satr"/>
        <w:ind w:firstLine="0"/>
      </w:pPr>
    </w:p>
    <w:p w:rsidR="0092145C" w:rsidRPr="005B5FDE" w:rsidRDefault="0092145C" w:rsidP="00780D81">
      <w:pPr>
        <w:pStyle w:val="TezMetni10Satr"/>
        <w:ind w:firstLine="0"/>
      </w:pPr>
    </w:p>
    <w:p w:rsidR="00682185" w:rsidRDefault="00682185" w:rsidP="00780D81">
      <w:pPr>
        <w:pStyle w:val="Balk1"/>
        <w:jc w:val="center"/>
        <w:sectPr w:rsidR="00682185" w:rsidSect="00682185">
          <w:headerReference w:type="even" r:id="rId7"/>
          <w:headerReference w:type="default" r:id="rId8"/>
          <w:footerReference w:type="even" r:id="rId9"/>
          <w:pgSz w:w="11906" w:h="16838" w:code="9"/>
          <w:pgMar w:top="1418" w:right="1418" w:bottom="1418" w:left="1985" w:header="709" w:footer="709" w:gutter="0"/>
          <w:pgNumType w:fmt="lowerRoman" w:start="4"/>
          <w:cols w:space="708"/>
          <w:docGrid w:linePitch="360"/>
        </w:sectPr>
      </w:pPr>
      <w:bookmarkStart w:id="1" w:name="_Toc257628855"/>
    </w:p>
    <w:p w:rsidR="00780D81" w:rsidRDefault="007E1107" w:rsidP="000573BE">
      <w:pPr>
        <w:pStyle w:val="Balk1"/>
        <w:jc w:val="center"/>
      </w:pPr>
      <w:bookmarkStart w:id="2" w:name="_Toc3992349"/>
      <w:bookmarkStart w:id="3" w:name="_Hlk3973225"/>
      <w:r w:rsidRPr="005B5FDE">
        <w:lastRenderedPageBreak/>
        <w:t>ÖZET</w:t>
      </w:r>
      <w:bookmarkEnd w:id="1"/>
      <w:bookmarkEnd w:id="2"/>
    </w:p>
    <w:p w:rsidR="00B3073F" w:rsidRPr="00B3073F" w:rsidRDefault="00B3073F" w:rsidP="00B3073F">
      <w:pPr>
        <w:pStyle w:val="TezMetni10Satr"/>
      </w:pPr>
    </w:p>
    <w:p w:rsidR="00890432" w:rsidRPr="00D9585A" w:rsidRDefault="00D059ED" w:rsidP="00B3073F">
      <w:pPr>
        <w:pStyle w:val="TezMetni10Satr"/>
        <w:ind w:firstLine="0"/>
        <w:jc w:val="center"/>
        <w:rPr>
          <w:b/>
        </w:rPr>
      </w:pPr>
      <w:r>
        <w:rPr>
          <w:b/>
        </w:rPr>
        <w:t xml:space="preserve">MAKİNE MÜHENDİSLİĞİ UYGULAMALARI </w:t>
      </w:r>
      <w:r w:rsidR="00652479">
        <w:rPr>
          <w:b/>
        </w:rPr>
        <w:t>II</w:t>
      </w:r>
    </w:p>
    <w:p w:rsidR="00B3073F" w:rsidRPr="00D9585A" w:rsidRDefault="00B3073F" w:rsidP="00B3073F">
      <w:pPr>
        <w:pStyle w:val="TezMetni10Satr"/>
        <w:ind w:firstLine="0"/>
        <w:jc w:val="center"/>
        <w:rPr>
          <w:b/>
        </w:rPr>
      </w:pPr>
    </w:p>
    <w:p w:rsidR="00B3073F" w:rsidRPr="00D9585A" w:rsidRDefault="00D059ED" w:rsidP="00B3073F">
      <w:pPr>
        <w:pStyle w:val="TezMetni10Satr"/>
        <w:ind w:firstLine="0"/>
        <w:jc w:val="center"/>
        <w:rPr>
          <w:b/>
        </w:rPr>
      </w:pPr>
      <w:r>
        <w:rPr>
          <w:b/>
        </w:rPr>
        <w:t>PROJE</w:t>
      </w:r>
      <w:r w:rsidR="00B3073F" w:rsidRPr="00D9585A">
        <w:rPr>
          <w:b/>
        </w:rPr>
        <w:t xml:space="preserve"> BAŞLIĞINI BURAYA YAZINIZ</w:t>
      </w:r>
    </w:p>
    <w:p w:rsidR="00B3073F" w:rsidRPr="00D9585A" w:rsidRDefault="00B3073F" w:rsidP="00B3073F">
      <w:pPr>
        <w:pStyle w:val="TezMetni10Satr"/>
        <w:ind w:firstLine="0"/>
        <w:jc w:val="center"/>
        <w:rPr>
          <w:b/>
        </w:rPr>
      </w:pPr>
    </w:p>
    <w:p w:rsidR="00B3073F" w:rsidRPr="00D9585A" w:rsidRDefault="00B3073F" w:rsidP="00B3073F">
      <w:pPr>
        <w:pStyle w:val="TezMetni10Satr"/>
        <w:ind w:firstLine="0"/>
        <w:jc w:val="center"/>
        <w:rPr>
          <w:b/>
        </w:rPr>
      </w:pPr>
    </w:p>
    <w:p w:rsidR="001778D6" w:rsidRDefault="001778D6" w:rsidP="00B3073F">
      <w:pPr>
        <w:pStyle w:val="TezMetni10Satr"/>
        <w:ind w:firstLine="0"/>
        <w:jc w:val="center"/>
        <w:rPr>
          <w:b/>
        </w:rPr>
      </w:pPr>
    </w:p>
    <w:p w:rsidR="00890432" w:rsidRPr="00D9585A" w:rsidRDefault="00B3073F" w:rsidP="00B3073F">
      <w:pPr>
        <w:pStyle w:val="TezMetni10Satr"/>
        <w:ind w:firstLine="0"/>
        <w:jc w:val="center"/>
        <w:rPr>
          <w:b/>
        </w:rPr>
      </w:pPr>
      <w:r w:rsidRPr="00D9585A">
        <w:rPr>
          <w:b/>
        </w:rPr>
        <w:t>Öğrencinin Adı SOYADI</w:t>
      </w:r>
    </w:p>
    <w:p w:rsidR="00780D81" w:rsidRPr="00D9585A" w:rsidRDefault="00780D81" w:rsidP="00780D81">
      <w:pPr>
        <w:pStyle w:val="TezMetni10Satr"/>
        <w:ind w:firstLine="0"/>
        <w:rPr>
          <w:b/>
        </w:rPr>
      </w:pPr>
    </w:p>
    <w:p w:rsidR="001778D6" w:rsidRDefault="001778D6" w:rsidP="001778D6">
      <w:pPr>
        <w:pStyle w:val="TezMetni10Satr"/>
        <w:ind w:firstLine="0"/>
        <w:jc w:val="center"/>
        <w:rPr>
          <w:b/>
        </w:rPr>
      </w:pPr>
    </w:p>
    <w:p w:rsidR="00B3073F" w:rsidRDefault="00815482" w:rsidP="001778D6">
      <w:pPr>
        <w:pStyle w:val="TezMetni10Satr"/>
        <w:ind w:firstLine="0"/>
        <w:jc w:val="center"/>
        <w:rPr>
          <w:b/>
        </w:rPr>
      </w:pPr>
      <w:r>
        <w:rPr>
          <w:b/>
        </w:rPr>
        <w:t>Necmettin Erbakan</w:t>
      </w:r>
      <w:r w:rsidR="00B3073F" w:rsidRPr="00D9585A">
        <w:rPr>
          <w:b/>
        </w:rPr>
        <w:t xml:space="preserve"> Üniversitesi </w:t>
      </w:r>
    </w:p>
    <w:p w:rsidR="001778D6" w:rsidRDefault="001778D6" w:rsidP="001778D6">
      <w:pPr>
        <w:pStyle w:val="TezMetni10Satr"/>
        <w:ind w:firstLine="0"/>
        <w:jc w:val="center"/>
        <w:rPr>
          <w:b/>
        </w:rPr>
      </w:pPr>
      <w:r>
        <w:rPr>
          <w:b/>
        </w:rPr>
        <w:t>Mühendislik ve Mimarlık Fakültesi</w:t>
      </w:r>
    </w:p>
    <w:p w:rsidR="001778D6" w:rsidRDefault="001778D6" w:rsidP="001778D6">
      <w:pPr>
        <w:pStyle w:val="TezMetni10Satr"/>
        <w:ind w:firstLine="0"/>
        <w:jc w:val="center"/>
        <w:rPr>
          <w:b/>
        </w:rPr>
      </w:pPr>
    </w:p>
    <w:p w:rsidR="001778D6" w:rsidRPr="00D9585A" w:rsidRDefault="001778D6" w:rsidP="001778D6">
      <w:pPr>
        <w:pStyle w:val="TezMetni10Satr"/>
        <w:ind w:firstLine="0"/>
        <w:jc w:val="center"/>
        <w:rPr>
          <w:b/>
        </w:rPr>
      </w:pPr>
      <w:r>
        <w:rPr>
          <w:b/>
        </w:rPr>
        <w:t>Makine Mühendisliği Bölümü</w:t>
      </w:r>
    </w:p>
    <w:p w:rsidR="00B3073F" w:rsidRPr="00D9585A" w:rsidRDefault="00B3073F" w:rsidP="00B3073F">
      <w:pPr>
        <w:pStyle w:val="TezMetni10Satr"/>
        <w:ind w:firstLine="0"/>
        <w:jc w:val="center"/>
        <w:rPr>
          <w:b/>
        </w:rPr>
      </w:pPr>
    </w:p>
    <w:p w:rsidR="001778D6" w:rsidRDefault="001778D6" w:rsidP="00B3073F">
      <w:pPr>
        <w:pStyle w:val="TezMetni10Satr"/>
        <w:ind w:firstLine="0"/>
        <w:jc w:val="center"/>
        <w:rPr>
          <w:b/>
        </w:rPr>
      </w:pPr>
    </w:p>
    <w:p w:rsidR="00B3073F" w:rsidRPr="00D9585A" w:rsidRDefault="00B3073F" w:rsidP="00B3073F">
      <w:pPr>
        <w:pStyle w:val="TezMetni10Satr"/>
        <w:ind w:firstLine="0"/>
        <w:jc w:val="center"/>
        <w:rPr>
          <w:b/>
        </w:rPr>
      </w:pPr>
      <w:r w:rsidRPr="00D9585A">
        <w:rPr>
          <w:b/>
        </w:rPr>
        <w:t>Danışman: Unvanı Adı SOYADI</w:t>
      </w:r>
    </w:p>
    <w:p w:rsidR="00D9585A" w:rsidRPr="00D9585A" w:rsidRDefault="00D9585A" w:rsidP="00B3073F">
      <w:pPr>
        <w:pStyle w:val="TezMetni10Satr"/>
        <w:ind w:firstLine="0"/>
        <w:jc w:val="center"/>
        <w:rPr>
          <w:b/>
        </w:rPr>
      </w:pPr>
    </w:p>
    <w:p w:rsidR="00D9585A" w:rsidRDefault="00CE3E4D" w:rsidP="00B3073F">
      <w:pPr>
        <w:pStyle w:val="TezMetni10Satr"/>
        <w:ind w:firstLine="0"/>
        <w:jc w:val="center"/>
        <w:rPr>
          <w:b/>
        </w:rPr>
      </w:pPr>
      <w:r>
        <w:rPr>
          <w:b/>
        </w:rPr>
        <w:t>Yıl</w:t>
      </w:r>
      <w:r w:rsidR="00D9585A" w:rsidRPr="00D9585A">
        <w:rPr>
          <w:b/>
        </w:rPr>
        <w:t xml:space="preserve">, … Sayfa </w:t>
      </w:r>
    </w:p>
    <w:p w:rsidR="00A355C9" w:rsidRDefault="00A355C9" w:rsidP="00B3073F">
      <w:pPr>
        <w:pStyle w:val="TezMetni10Satr"/>
        <w:ind w:firstLine="0"/>
        <w:jc w:val="center"/>
        <w:rPr>
          <w:b/>
        </w:rPr>
      </w:pPr>
    </w:p>
    <w:p w:rsidR="00780D81" w:rsidRDefault="00780D81" w:rsidP="00780D81">
      <w:pPr>
        <w:pStyle w:val="TezMetni10Satr"/>
        <w:ind w:firstLine="0"/>
        <w:rPr>
          <w:b/>
        </w:rPr>
      </w:pPr>
    </w:p>
    <w:p w:rsidR="001778D6" w:rsidRDefault="001778D6" w:rsidP="00780D81">
      <w:pPr>
        <w:pStyle w:val="TezMetni10Satr"/>
        <w:ind w:firstLine="0"/>
      </w:pPr>
    </w:p>
    <w:p w:rsidR="001A0260" w:rsidRDefault="001A0260" w:rsidP="00780D81">
      <w:pPr>
        <w:pStyle w:val="TezMetni10Satr"/>
        <w:ind w:firstLine="0"/>
      </w:pPr>
    </w:p>
    <w:p w:rsidR="00EB3FEE" w:rsidRDefault="001A0260" w:rsidP="001A0260">
      <w:pPr>
        <w:pStyle w:val="TezMetni10Satr"/>
      </w:pPr>
      <w:r w:rsidRPr="003A3292">
        <w:rPr>
          <w:highlight w:val="yellow"/>
        </w:rPr>
        <w:t>Özet metnini yazmaya buradan başlayınız.</w:t>
      </w:r>
      <w:r w:rsidR="003A3292" w:rsidRPr="003A3292">
        <w:rPr>
          <w:highlight w:val="yellow"/>
        </w:rPr>
        <w:t xml:space="preserve"> En fazla 300 kelime ile projenizi özetleyiniz.</w:t>
      </w:r>
    </w:p>
    <w:p w:rsidR="003A3292" w:rsidRDefault="003A3292" w:rsidP="003A3292">
      <w:pPr>
        <w:pStyle w:val="TezMetni10Satr"/>
      </w:pPr>
    </w:p>
    <w:p w:rsidR="001A0260" w:rsidRDefault="003A3292" w:rsidP="003A3292">
      <w:pPr>
        <w:pStyle w:val="TezMetni10Satr"/>
      </w:pPr>
      <w:r>
        <w:t xml:space="preserve">A konusu dünyada çok önemli olup, A’nın bir türü olan </w:t>
      </w:r>
      <w:proofErr w:type="spellStart"/>
      <w:r>
        <w:t>X’in</w:t>
      </w:r>
      <w:proofErr w:type="spellEnd"/>
      <w:r>
        <w:t xml:space="preserve"> verimli tasarımı önemlidir. Bu çalışmada </w:t>
      </w:r>
      <w:proofErr w:type="spellStart"/>
      <w:r>
        <w:t>X’in</w:t>
      </w:r>
      <w:proofErr w:type="spellEnd"/>
      <w:r>
        <w:t xml:space="preserve"> y’si tasarlanmıştır. Tasarım yöntemi olarak c kullanılmıştır. Sonuç olarak k elde edilmiştir. </w:t>
      </w:r>
      <w:r w:rsidR="001A0260">
        <w:t xml:space="preserve"> </w:t>
      </w:r>
      <w:r w:rsidR="002E61D0">
        <w:t>……………………………………… ………………………………………………………………………………………….....</w:t>
      </w:r>
      <w:r w:rsidR="00141459" w:rsidRPr="009A79D6">
        <w:rPr>
          <w:sz w:val="20"/>
          <w:szCs w:val="20"/>
        </w:rPr>
        <w:t>......</w:t>
      </w:r>
      <w:r w:rsidR="00141459">
        <w:rPr>
          <w:sz w:val="20"/>
          <w:szCs w:val="20"/>
        </w:rPr>
        <w:t xml:space="preserve"> </w:t>
      </w:r>
    </w:p>
    <w:p w:rsidR="001A0260" w:rsidRDefault="001A0260" w:rsidP="001A0260">
      <w:pPr>
        <w:pStyle w:val="TezMetni10Satr"/>
      </w:pPr>
    </w:p>
    <w:p w:rsidR="001A0260" w:rsidRPr="001A0260" w:rsidRDefault="001A0260" w:rsidP="001A0260">
      <w:pPr>
        <w:pStyle w:val="TezMetni10Satr"/>
      </w:pPr>
      <w:r w:rsidRPr="001A0260">
        <w:rPr>
          <w:b/>
        </w:rPr>
        <w:t>Anahtar Kelimeler:</w:t>
      </w:r>
      <w:r>
        <w:t xml:space="preserve"> </w:t>
      </w:r>
      <w:r w:rsidRPr="001A0260">
        <w:t>4-</w:t>
      </w:r>
      <w:r w:rsidR="00FC6A0C">
        <w:t>5</w:t>
      </w:r>
      <w:r w:rsidRPr="001A0260">
        <w:t xml:space="preserve"> adet </w:t>
      </w:r>
      <w:r>
        <w:t>a</w:t>
      </w:r>
      <w:r w:rsidRPr="001A0260">
        <w:rPr>
          <w:iCs/>
        </w:rPr>
        <w:t>nahtar kelime</w:t>
      </w:r>
      <w:r>
        <w:rPr>
          <w:iCs/>
        </w:rPr>
        <w:t xml:space="preserve"> yazınız.</w:t>
      </w:r>
      <w:r w:rsidR="00141459" w:rsidRPr="00141459">
        <w:rPr>
          <w:iCs/>
          <w:sz w:val="20"/>
          <w:szCs w:val="20"/>
          <w:highlight w:val="yellow"/>
        </w:rPr>
        <w:t xml:space="preserve"> </w:t>
      </w:r>
    </w:p>
    <w:bookmarkEnd w:id="3"/>
    <w:p w:rsidR="00780D81" w:rsidRPr="005B5FDE" w:rsidRDefault="00780D81" w:rsidP="00780D81">
      <w:pPr>
        <w:pStyle w:val="TezMetni10Satr"/>
        <w:ind w:firstLine="0"/>
      </w:pPr>
    </w:p>
    <w:p w:rsidR="00B3073F" w:rsidRPr="00B3073F" w:rsidRDefault="00B3073F" w:rsidP="00B3073F">
      <w:pPr>
        <w:pStyle w:val="TezMetni10Satr"/>
        <w:ind w:firstLine="0"/>
        <w:rPr>
          <w:b/>
        </w:rPr>
      </w:pPr>
    </w:p>
    <w:p w:rsidR="00B3073F" w:rsidRPr="00B3073F" w:rsidRDefault="00B3073F" w:rsidP="00B3073F">
      <w:pPr>
        <w:pStyle w:val="TezMetni10Satr"/>
        <w:rPr>
          <w:b/>
        </w:rPr>
      </w:pPr>
    </w:p>
    <w:p w:rsidR="00B3073F" w:rsidRPr="00B3073F" w:rsidRDefault="00B3073F" w:rsidP="00B3073F">
      <w:pPr>
        <w:pStyle w:val="TezMetni10Satr"/>
        <w:ind w:firstLine="0"/>
        <w:rPr>
          <w:b/>
        </w:rPr>
      </w:pPr>
    </w:p>
    <w:p w:rsidR="00B3073F" w:rsidRPr="00B3073F" w:rsidRDefault="00B3073F" w:rsidP="00B3073F">
      <w:pPr>
        <w:pStyle w:val="TezMetni10Satr"/>
        <w:rPr>
          <w:b/>
        </w:rPr>
      </w:pPr>
    </w:p>
    <w:p w:rsidR="00780D81" w:rsidRPr="005B5FDE" w:rsidRDefault="00780D81" w:rsidP="00780D81">
      <w:pPr>
        <w:pStyle w:val="TezMetni10Satr"/>
        <w:ind w:firstLine="0"/>
      </w:pPr>
    </w:p>
    <w:p w:rsidR="00780D81" w:rsidRPr="005B5FDE" w:rsidRDefault="00780D81" w:rsidP="00780D81">
      <w:pPr>
        <w:pStyle w:val="TezMetni10Satr"/>
        <w:ind w:firstLine="0"/>
      </w:pPr>
    </w:p>
    <w:p w:rsidR="00780D81" w:rsidRPr="005B5FDE" w:rsidRDefault="00780D81" w:rsidP="00780D81">
      <w:pPr>
        <w:pStyle w:val="TezMetni10Satr"/>
        <w:ind w:firstLine="0"/>
      </w:pPr>
    </w:p>
    <w:p w:rsidR="00780D81" w:rsidRPr="005B5FDE" w:rsidRDefault="00780D81" w:rsidP="00780D81">
      <w:pPr>
        <w:pStyle w:val="TezMetni10Satr"/>
        <w:ind w:firstLine="0"/>
      </w:pPr>
    </w:p>
    <w:p w:rsidR="000573BE" w:rsidRPr="005B5FDE" w:rsidRDefault="000573BE" w:rsidP="000573BE">
      <w:pPr>
        <w:pStyle w:val="Balk1derece"/>
        <w:jc w:val="center"/>
      </w:pPr>
      <w:bookmarkStart w:id="4" w:name="_Toc257628856"/>
      <w:r>
        <w:br w:type="page"/>
      </w:r>
      <w:bookmarkStart w:id="5" w:name="_Toc3992350"/>
      <w:r w:rsidRPr="005B5FDE">
        <w:lastRenderedPageBreak/>
        <w:t>ABSTRACT</w:t>
      </w:r>
      <w:bookmarkEnd w:id="5"/>
    </w:p>
    <w:p w:rsidR="001A0260" w:rsidRPr="00B3073F" w:rsidRDefault="001A0260" w:rsidP="001A0260">
      <w:pPr>
        <w:pStyle w:val="TezMetni10Satr"/>
      </w:pPr>
      <w:bookmarkStart w:id="6" w:name="_Hlk3973434"/>
      <w:bookmarkEnd w:id="4"/>
    </w:p>
    <w:p w:rsidR="001A0260" w:rsidRDefault="00D059ED" w:rsidP="001A0260">
      <w:pPr>
        <w:pStyle w:val="TezMetni10Satr"/>
        <w:ind w:firstLine="0"/>
        <w:jc w:val="center"/>
        <w:rPr>
          <w:b/>
        </w:rPr>
      </w:pPr>
      <w:r>
        <w:rPr>
          <w:b/>
        </w:rPr>
        <w:t xml:space="preserve">BACHELOR PROJECT OF MECHANICAL ENGINEERING </w:t>
      </w:r>
    </w:p>
    <w:p w:rsidR="0055438F" w:rsidRPr="00D9585A" w:rsidRDefault="0055438F" w:rsidP="001A0260">
      <w:pPr>
        <w:pStyle w:val="TezMetni10Satr"/>
        <w:ind w:firstLine="0"/>
        <w:jc w:val="center"/>
        <w:rPr>
          <w:b/>
        </w:rPr>
      </w:pPr>
    </w:p>
    <w:p w:rsidR="001A0260" w:rsidRPr="00D9585A" w:rsidRDefault="00AB6605" w:rsidP="001A0260">
      <w:pPr>
        <w:pStyle w:val="TezMetni10Satr"/>
        <w:ind w:firstLine="0"/>
        <w:jc w:val="center"/>
        <w:rPr>
          <w:b/>
        </w:rPr>
      </w:pPr>
      <w:r>
        <w:rPr>
          <w:b/>
        </w:rPr>
        <w:t>PROJE</w:t>
      </w:r>
      <w:r w:rsidR="001A0260" w:rsidRPr="00D9585A">
        <w:rPr>
          <w:b/>
        </w:rPr>
        <w:t xml:space="preserve"> BAŞLIĞINI</w:t>
      </w:r>
      <w:r w:rsidR="0055438F">
        <w:rPr>
          <w:b/>
        </w:rPr>
        <w:t>N İNGİLİZCE</w:t>
      </w:r>
      <w:r w:rsidR="00BC7FCF">
        <w:rPr>
          <w:b/>
        </w:rPr>
        <w:t>’</w:t>
      </w:r>
      <w:r w:rsidR="0055438F">
        <w:rPr>
          <w:b/>
        </w:rPr>
        <w:t>SİNİ</w:t>
      </w:r>
      <w:r w:rsidR="001A0260" w:rsidRPr="00D9585A">
        <w:rPr>
          <w:b/>
        </w:rPr>
        <w:t xml:space="preserve"> BURAYA YAZINIZ</w:t>
      </w:r>
    </w:p>
    <w:p w:rsidR="001A0260" w:rsidRPr="00D9585A" w:rsidRDefault="001A0260" w:rsidP="001A0260">
      <w:pPr>
        <w:pStyle w:val="TezMetni10Satr"/>
        <w:ind w:firstLine="0"/>
        <w:jc w:val="center"/>
        <w:rPr>
          <w:b/>
        </w:rPr>
      </w:pPr>
    </w:p>
    <w:p w:rsidR="001A0260" w:rsidRPr="00D9585A" w:rsidRDefault="001A0260" w:rsidP="001A0260">
      <w:pPr>
        <w:pStyle w:val="TezMetni10Satr"/>
        <w:ind w:firstLine="0"/>
        <w:jc w:val="center"/>
        <w:rPr>
          <w:b/>
        </w:rPr>
      </w:pPr>
    </w:p>
    <w:p w:rsidR="001A0260" w:rsidRPr="00D9585A" w:rsidRDefault="001A0260" w:rsidP="001A0260">
      <w:pPr>
        <w:pStyle w:val="TezMetni10Satr"/>
        <w:ind w:firstLine="0"/>
        <w:jc w:val="center"/>
        <w:rPr>
          <w:b/>
        </w:rPr>
      </w:pPr>
      <w:r w:rsidRPr="00D9585A">
        <w:rPr>
          <w:b/>
        </w:rPr>
        <w:t>Öğrencinin Adı SOYADI</w:t>
      </w:r>
    </w:p>
    <w:p w:rsidR="001A0260" w:rsidRPr="00D9585A" w:rsidRDefault="001A0260" w:rsidP="001A0260">
      <w:pPr>
        <w:pStyle w:val="TezMetni10Satr"/>
        <w:ind w:firstLine="0"/>
        <w:rPr>
          <w:b/>
        </w:rPr>
      </w:pPr>
    </w:p>
    <w:p w:rsidR="001778D6" w:rsidRDefault="00B8142D" w:rsidP="00B8142D">
      <w:pPr>
        <w:pStyle w:val="TezMetni10Satr"/>
        <w:ind w:firstLine="0"/>
        <w:jc w:val="center"/>
        <w:rPr>
          <w:b/>
        </w:rPr>
      </w:pPr>
      <w:r>
        <w:rPr>
          <w:b/>
        </w:rPr>
        <w:t xml:space="preserve"> </w:t>
      </w:r>
    </w:p>
    <w:p w:rsidR="00B8142D" w:rsidRPr="00996A50" w:rsidRDefault="00286432" w:rsidP="00B8142D">
      <w:pPr>
        <w:pStyle w:val="TezMetni10Satr"/>
        <w:ind w:firstLine="0"/>
        <w:jc w:val="center"/>
        <w:rPr>
          <w:b/>
        </w:rPr>
      </w:pPr>
      <w:r>
        <w:rPr>
          <w:b/>
        </w:rPr>
        <w:t>NECMETTİN ERBAKAN</w:t>
      </w:r>
      <w:r w:rsidR="00B8142D">
        <w:rPr>
          <w:b/>
        </w:rPr>
        <w:t xml:space="preserve"> UNI</w:t>
      </w:r>
      <w:r w:rsidR="00B8142D" w:rsidRPr="00996A50">
        <w:rPr>
          <w:b/>
        </w:rPr>
        <w:t>VERS</w:t>
      </w:r>
      <w:r w:rsidR="00B8142D">
        <w:rPr>
          <w:b/>
        </w:rPr>
        <w:t>I</w:t>
      </w:r>
      <w:r w:rsidR="00B8142D" w:rsidRPr="00996A50">
        <w:rPr>
          <w:b/>
        </w:rPr>
        <w:t>TY</w:t>
      </w:r>
    </w:p>
    <w:p w:rsidR="001778D6" w:rsidRDefault="000573BE" w:rsidP="00B8142D">
      <w:pPr>
        <w:pStyle w:val="TezMetni10Satr"/>
        <w:ind w:firstLine="0"/>
        <w:jc w:val="center"/>
        <w:rPr>
          <w:b/>
        </w:rPr>
      </w:pPr>
      <w:r w:rsidRPr="000573BE">
        <w:rPr>
          <w:b/>
        </w:rPr>
        <w:t>FACULTY OF ENGINEERING AND ARCHITECTURE</w:t>
      </w:r>
    </w:p>
    <w:p w:rsidR="000573BE" w:rsidRDefault="000573BE" w:rsidP="00B8142D">
      <w:pPr>
        <w:pStyle w:val="TezMetni10Satr"/>
        <w:ind w:firstLine="0"/>
        <w:jc w:val="center"/>
        <w:rPr>
          <w:b/>
        </w:rPr>
      </w:pPr>
    </w:p>
    <w:p w:rsidR="001778D6" w:rsidRDefault="001778D6" w:rsidP="00B8142D">
      <w:pPr>
        <w:pStyle w:val="TezMetni10Satr"/>
        <w:ind w:firstLine="0"/>
        <w:jc w:val="center"/>
        <w:rPr>
          <w:b/>
        </w:rPr>
      </w:pPr>
    </w:p>
    <w:p w:rsidR="003663DB" w:rsidRDefault="001778D6" w:rsidP="00B8142D">
      <w:pPr>
        <w:pStyle w:val="TezMetni10Satr"/>
        <w:ind w:firstLine="0"/>
        <w:jc w:val="center"/>
        <w:rPr>
          <w:b/>
        </w:rPr>
      </w:pPr>
      <w:r>
        <w:rPr>
          <w:b/>
        </w:rPr>
        <w:t xml:space="preserve">DEPARTMENT OF </w:t>
      </w:r>
      <w:r w:rsidR="00867F30" w:rsidRPr="00996A50">
        <w:rPr>
          <w:b/>
        </w:rPr>
        <w:t>M</w:t>
      </w:r>
      <w:r w:rsidR="00867F30">
        <w:rPr>
          <w:b/>
        </w:rPr>
        <w:t>ECHANICAL ENGINEERING</w:t>
      </w:r>
    </w:p>
    <w:p w:rsidR="00DD5B56" w:rsidRDefault="00DD5B56" w:rsidP="001A0260">
      <w:pPr>
        <w:pStyle w:val="TezMetni10Satr"/>
        <w:ind w:firstLine="0"/>
        <w:jc w:val="center"/>
        <w:rPr>
          <w:b/>
        </w:rPr>
      </w:pPr>
    </w:p>
    <w:p w:rsidR="001778D6" w:rsidRDefault="001778D6" w:rsidP="001A0260">
      <w:pPr>
        <w:pStyle w:val="TezMetni10Satr"/>
        <w:ind w:firstLine="0"/>
        <w:jc w:val="center"/>
        <w:rPr>
          <w:b/>
        </w:rPr>
      </w:pPr>
    </w:p>
    <w:p w:rsidR="001A0260" w:rsidRPr="00D9585A" w:rsidRDefault="0055438F" w:rsidP="001A0260">
      <w:pPr>
        <w:pStyle w:val="TezMetni10Satr"/>
        <w:ind w:firstLine="0"/>
        <w:jc w:val="center"/>
        <w:rPr>
          <w:b/>
        </w:rPr>
      </w:pPr>
      <w:r>
        <w:rPr>
          <w:b/>
        </w:rPr>
        <w:t>Advisor</w:t>
      </w:r>
      <w:r w:rsidR="001A0260" w:rsidRPr="00D9585A">
        <w:rPr>
          <w:b/>
        </w:rPr>
        <w:t xml:space="preserve">: </w:t>
      </w:r>
      <w:proofErr w:type="spellStart"/>
      <w:r w:rsidR="00B8142D">
        <w:rPr>
          <w:b/>
        </w:rPr>
        <w:t>Title</w:t>
      </w:r>
      <w:proofErr w:type="spellEnd"/>
      <w:r w:rsidR="00B8142D">
        <w:rPr>
          <w:b/>
        </w:rPr>
        <w:t xml:space="preserve"> </w:t>
      </w:r>
      <w:r w:rsidR="001A0260" w:rsidRPr="00D9585A">
        <w:rPr>
          <w:b/>
        </w:rPr>
        <w:t>Unvanı Adı SOYADI</w:t>
      </w:r>
    </w:p>
    <w:p w:rsidR="001A0260" w:rsidRPr="00D9585A" w:rsidRDefault="001A0260" w:rsidP="001A0260">
      <w:pPr>
        <w:pStyle w:val="TezMetni10Satr"/>
        <w:ind w:firstLine="0"/>
        <w:jc w:val="center"/>
        <w:rPr>
          <w:b/>
        </w:rPr>
      </w:pPr>
    </w:p>
    <w:p w:rsidR="001A0260" w:rsidRDefault="00CE3E4D" w:rsidP="001A0260">
      <w:pPr>
        <w:pStyle w:val="TezMetni10Satr"/>
        <w:ind w:firstLine="0"/>
        <w:jc w:val="center"/>
        <w:rPr>
          <w:b/>
        </w:rPr>
      </w:pPr>
      <w:proofErr w:type="spellStart"/>
      <w:r>
        <w:rPr>
          <w:b/>
        </w:rPr>
        <w:t>Year</w:t>
      </w:r>
      <w:proofErr w:type="spellEnd"/>
      <w:r>
        <w:rPr>
          <w:b/>
        </w:rPr>
        <w:t>,</w:t>
      </w:r>
      <w:r w:rsidR="001A0260" w:rsidRPr="00604BFF">
        <w:rPr>
          <w:b/>
        </w:rPr>
        <w:t xml:space="preserve"> … </w:t>
      </w:r>
      <w:proofErr w:type="spellStart"/>
      <w:r w:rsidR="0055438F" w:rsidRPr="00604BFF">
        <w:rPr>
          <w:b/>
        </w:rPr>
        <w:t>Page</w:t>
      </w:r>
      <w:r w:rsidR="00243855">
        <w:rPr>
          <w:b/>
        </w:rPr>
        <w:t>s</w:t>
      </w:r>
      <w:proofErr w:type="spellEnd"/>
    </w:p>
    <w:p w:rsidR="001A0260" w:rsidRDefault="001A0260" w:rsidP="001A0260">
      <w:pPr>
        <w:pStyle w:val="TezMetni10Satr"/>
        <w:ind w:firstLine="0"/>
        <w:jc w:val="center"/>
        <w:rPr>
          <w:b/>
        </w:rPr>
      </w:pPr>
    </w:p>
    <w:p w:rsidR="001778D6" w:rsidRDefault="001778D6" w:rsidP="001A0260">
      <w:pPr>
        <w:pStyle w:val="TezMetni10Satr"/>
        <w:ind w:firstLine="0"/>
        <w:jc w:val="center"/>
        <w:rPr>
          <w:b/>
        </w:rPr>
      </w:pPr>
    </w:p>
    <w:p w:rsidR="001A0260" w:rsidRDefault="00373798" w:rsidP="001A0260">
      <w:pPr>
        <w:pStyle w:val="TezMetni10Satr"/>
        <w:ind w:firstLine="0"/>
        <w:jc w:val="center"/>
        <w:rPr>
          <w:b/>
        </w:rPr>
      </w:pPr>
      <w:r>
        <w:rPr>
          <w:b/>
        </w:rPr>
        <w:t xml:space="preserve">Advisor </w:t>
      </w:r>
      <w:r w:rsidR="001A0260" w:rsidRPr="00D9585A">
        <w:rPr>
          <w:b/>
        </w:rPr>
        <w:t>Danışmanın Unvanı Adı SOYADI</w:t>
      </w:r>
      <w:r w:rsidR="00025DB2">
        <w:rPr>
          <w:b/>
        </w:rPr>
        <w:t xml:space="preserve"> (İngilizce </w:t>
      </w:r>
      <w:proofErr w:type="spellStart"/>
      <w:r w:rsidR="00025DB2">
        <w:rPr>
          <w:b/>
        </w:rPr>
        <w:t>ünvan</w:t>
      </w:r>
      <w:proofErr w:type="spellEnd"/>
      <w:r w:rsidR="00025DB2">
        <w:rPr>
          <w:b/>
        </w:rPr>
        <w:t>)</w:t>
      </w:r>
    </w:p>
    <w:p w:rsidR="001A0260" w:rsidRDefault="001A0260" w:rsidP="001A0260">
      <w:pPr>
        <w:pStyle w:val="TezMetni10Satr"/>
        <w:ind w:firstLine="0"/>
      </w:pPr>
    </w:p>
    <w:p w:rsidR="0055438F" w:rsidRDefault="0055438F" w:rsidP="001A0260">
      <w:pPr>
        <w:pStyle w:val="TezMetni10Satr"/>
        <w:ind w:firstLine="0"/>
      </w:pPr>
    </w:p>
    <w:p w:rsidR="003A3292" w:rsidRDefault="0055438F" w:rsidP="001A0260">
      <w:pPr>
        <w:pStyle w:val="TezMetni10Satr"/>
      </w:pPr>
      <w:r w:rsidRPr="003A3292">
        <w:rPr>
          <w:highlight w:val="yellow"/>
        </w:rPr>
        <w:t>Türkçe ö</w:t>
      </w:r>
      <w:r w:rsidR="001A0260" w:rsidRPr="003A3292">
        <w:rPr>
          <w:highlight w:val="yellow"/>
        </w:rPr>
        <w:t>zet metnini</w:t>
      </w:r>
      <w:r w:rsidRPr="003A3292">
        <w:rPr>
          <w:highlight w:val="yellow"/>
        </w:rPr>
        <w:t xml:space="preserve">n </w:t>
      </w:r>
      <w:proofErr w:type="spellStart"/>
      <w:r w:rsidRPr="003A3292">
        <w:rPr>
          <w:highlight w:val="yellow"/>
        </w:rPr>
        <w:t>İngilizce’sini</w:t>
      </w:r>
      <w:proofErr w:type="spellEnd"/>
      <w:r w:rsidR="001A0260" w:rsidRPr="003A3292">
        <w:rPr>
          <w:highlight w:val="yellow"/>
        </w:rPr>
        <w:t xml:space="preserve"> yazmaya buradan başlayınız.</w:t>
      </w:r>
      <w:r w:rsidR="001A0260">
        <w:t xml:space="preserve"> </w:t>
      </w:r>
    </w:p>
    <w:p w:rsidR="003A3292" w:rsidRDefault="003A3292" w:rsidP="001A0260">
      <w:pPr>
        <w:pStyle w:val="TezMetni10Satr"/>
      </w:pPr>
    </w:p>
    <w:p w:rsidR="001A0260" w:rsidRDefault="002E61D0" w:rsidP="003A3292">
      <w:pPr>
        <w:pStyle w:val="TezMetni10Satr"/>
        <w:ind w:firstLine="0"/>
      </w:pPr>
      <w:r>
        <w:t>……………………………………………………………………………………………</w:t>
      </w:r>
      <w:r w:rsidR="00141459" w:rsidRPr="009A79D6">
        <w:rPr>
          <w:sz w:val="20"/>
          <w:szCs w:val="20"/>
        </w:rPr>
        <w:t>......</w:t>
      </w:r>
      <w:r w:rsidR="00141459">
        <w:rPr>
          <w:sz w:val="20"/>
          <w:szCs w:val="20"/>
        </w:rPr>
        <w:t xml:space="preserve"> </w:t>
      </w:r>
      <w:r w:rsidR="00141459" w:rsidRPr="009A79D6">
        <w:rPr>
          <w:sz w:val="20"/>
          <w:szCs w:val="20"/>
        </w:rPr>
        <w:t>.................................</w:t>
      </w:r>
      <w:r w:rsidR="00141459">
        <w:rPr>
          <w:sz w:val="20"/>
          <w:szCs w:val="20"/>
        </w:rPr>
        <w:tab/>
        <w:t xml:space="preserve">  </w:t>
      </w:r>
    </w:p>
    <w:p w:rsidR="00141459" w:rsidRPr="001A0260" w:rsidRDefault="0055438F" w:rsidP="00141459">
      <w:pPr>
        <w:pStyle w:val="TezMetni10Satr"/>
      </w:pPr>
      <w:proofErr w:type="spellStart"/>
      <w:r w:rsidRPr="00243855">
        <w:rPr>
          <w:b/>
        </w:rPr>
        <w:t>Keywords</w:t>
      </w:r>
      <w:proofErr w:type="spellEnd"/>
      <w:r w:rsidR="001A0260" w:rsidRPr="00243855">
        <w:rPr>
          <w:b/>
        </w:rPr>
        <w:t>:</w:t>
      </w:r>
      <w:r w:rsidR="001A0260">
        <w:t xml:space="preserve"> </w:t>
      </w:r>
      <w:r w:rsidR="00AC37F5">
        <w:t>Tür</w:t>
      </w:r>
      <w:r>
        <w:t>kçe özetteki</w:t>
      </w:r>
      <w:r w:rsidR="002E61D0">
        <w:t xml:space="preserve"> anahtar kelimelerin </w:t>
      </w:r>
      <w:proofErr w:type="spellStart"/>
      <w:r w:rsidR="002E61D0">
        <w:t>İngilizce’sini</w:t>
      </w:r>
      <w:proofErr w:type="spellEnd"/>
      <w:r w:rsidR="002E61D0">
        <w:t xml:space="preserve"> yazınız.</w:t>
      </w:r>
      <w:r>
        <w:t xml:space="preserve"> </w:t>
      </w:r>
    </w:p>
    <w:p w:rsidR="001A0260" w:rsidRPr="001A0260" w:rsidRDefault="001A0260" w:rsidP="001A0260">
      <w:pPr>
        <w:pStyle w:val="TezMetni10Satr"/>
      </w:pPr>
    </w:p>
    <w:p w:rsidR="001A0260" w:rsidRPr="005B5FDE" w:rsidRDefault="001A0260" w:rsidP="001A0260">
      <w:pPr>
        <w:pStyle w:val="TezMetni10Satr"/>
        <w:ind w:firstLine="0"/>
      </w:pPr>
    </w:p>
    <w:p w:rsidR="001A0260" w:rsidRPr="00B3073F" w:rsidRDefault="001A0260" w:rsidP="001A0260">
      <w:pPr>
        <w:pStyle w:val="TezMetni10Satr"/>
        <w:ind w:firstLine="0"/>
        <w:rPr>
          <w:b/>
        </w:rPr>
      </w:pPr>
    </w:p>
    <w:p w:rsidR="001A0260" w:rsidRPr="00B3073F" w:rsidRDefault="001A0260" w:rsidP="001A0260">
      <w:pPr>
        <w:pStyle w:val="TezMetni10Satr"/>
        <w:rPr>
          <w:b/>
        </w:rPr>
      </w:pPr>
    </w:p>
    <w:p w:rsidR="001A0260" w:rsidRPr="00B3073F" w:rsidRDefault="001A0260" w:rsidP="001A0260">
      <w:pPr>
        <w:pStyle w:val="TezMetni10Satr"/>
        <w:ind w:firstLine="0"/>
        <w:rPr>
          <w:b/>
        </w:rPr>
      </w:pPr>
    </w:p>
    <w:p w:rsidR="001A0260" w:rsidRPr="00B3073F" w:rsidRDefault="001A0260" w:rsidP="001A0260">
      <w:pPr>
        <w:pStyle w:val="TezMetni10Satr"/>
        <w:rPr>
          <w:b/>
        </w:rPr>
      </w:pPr>
    </w:p>
    <w:p w:rsidR="001A0260" w:rsidRPr="005B5FDE" w:rsidRDefault="001A0260" w:rsidP="001A0260">
      <w:pPr>
        <w:pStyle w:val="TezMetni10Satr"/>
        <w:ind w:firstLine="0"/>
      </w:pPr>
    </w:p>
    <w:p w:rsidR="001A0260" w:rsidRPr="005B5FDE" w:rsidRDefault="001A0260" w:rsidP="001A0260">
      <w:pPr>
        <w:pStyle w:val="TezMetni10Satr"/>
        <w:ind w:firstLine="0"/>
      </w:pPr>
    </w:p>
    <w:p w:rsidR="001A0260" w:rsidRPr="005B5FDE" w:rsidRDefault="001A0260" w:rsidP="001A0260">
      <w:pPr>
        <w:pStyle w:val="TezMetni10Satr"/>
        <w:ind w:firstLine="0"/>
      </w:pPr>
    </w:p>
    <w:p w:rsidR="001A0260" w:rsidRPr="005B5FDE" w:rsidRDefault="001A0260" w:rsidP="001A0260">
      <w:pPr>
        <w:pStyle w:val="TezMetni10Satr"/>
        <w:ind w:firstLine="0"/>
      </w:pPr>
    </w:p>
    <w:p w:rsidR="001A0260" w:rsidRPr="005B5FDE" w:rsidRDefault="001A0260" w:rsidP="001A0260">
      <w:pPr>
        <w:pStyle w:val="TezMetni10Satr"/>
        <w:ind w:firstLine="0"/>
      </w:pPr>
    </w:p>
    <w:p w:rsidR="001A0260" w:rsidRPr="005B5FDE" w:rsidRDefault="001A0260" w:rsidP="001A0260">
      <w:pPr>
        <w:pStyle w:val="TezMetni10Satr"/>
        <w:ind w:firstLine="0"/>
      </w:pPr>
    </w:p>
    <w:p w:rsidR="009A460E" w:rsidRDefault="009A460E" w:rsidP="00780D81">
      <w:pPr>
        <w:pStyle w:val="TezMetni10Satr"/>
        <w:ind w:firstLine="0"/>
      </w:pPr>
    </w:p>
    <w:p w:rsidR="009A460E" w:rsidRDefault="009A460E" w:rsidP="00780D81">
      <w:pPr>
        <w:pStyle w:val="TezMetni10Satr"/>
        <w:ind w:firstLine="0"/>
      </w:pPr>
    </w:p>
    <w:p w:rsidR="009A460E" w:rsidRDefault="009A460E" w:rsidP="00780D81">
      <w:pPr>
        <w:pStyle w:val="TezMetni10Satr"/>
        <w:ind w:firstLine="0"/>
      </w:pPr>
    </w:p>
    <w:p w:rsidR="00780D81" w:rsidRPr="005B5FDE" w:rsidRDefault="00780D81" w:rsidP="00780D81">
      <w:pPr>
        <w:pStyle w:val="TezMetni10Satr"/>
        <w:ind w:firstLine="0"/>
      </w:pPr>
    </w:p>
    <w:p w:rsidR="00780D81" w:rsidRPr="005B5FDE" w:rsidRDefault="00780D81" w:rsidP="00780D81">
      <w:pPr>
        <w:pStyle w:val="TezMetni10Satr"/>
        <w:ind w:firstLine="0"/>
      </w:pPr>
    </w:p>
    <w:bookmarkEnd w:id="6"/>
    <w:p w:rsidR="00780D81" w:rsidRPr="005B5FDE" w:rsidRDefault="00780D81" w:rsidP="00780D81">
      <w:pPr>
        <w:pStyle w:val="TezMetni10Satr"/>
        <w:ind w:firstLine="0"/>
      </w:pPr>
    </w:p>
    <w:p w:rsidR="00780D81" w:rsidRPr="005B5FDE" w:rsidRDefault="00780D81" w:rsidP="00780D81">
      <w:pPr>
        <w:pStyle w:val="TezMetni10Satr"/>
        <w:ind w:firstLine="0"/>
      </w:pPr>
    </w:p>
    <w:p w:rsidR="00780D81" w:rsidRPr="00BC7FCF" w:rsidRDefault="000573BE" w:rsidP="00222DA9">
      <w:pPr>
        <w:pStyle w:val="Balk1derece"/>
        <w:jc w:val="center"/>
      </w:pPr>
      <w:bookmarkStart w:id="7" w:name="_Toc257628857"/>
      <w:r>
        <w:br w:type="page"/>
      </w:r>
      <w:bookmarkStart w:id="8" w:name="_Toc3992351"/>
      <w:r w:rsidR="007E1107" w:rsidRPr="00BC7FCF">
        <w:lastRenderedPageBreak/>
        <w:t>ÖNSÖZ</w:t>
      </w:r>
      <w:bookmarkEnd w:id="7"/>
      <w:r>
        <w:t xml:space="preserve"> VE TEŞEKKÜR</w:t>
      </w:r>
      <w:bookmarkEnd w:id="8"/>
    </w:p>
    <w:p w:rsidR="009A460E" w:rsidRDefault="009A460E" w:rsidP="00780D81">
      <w:pPr>
        <w:pStyle w:val="TezMetni10Satr"/>
      </w:pPr>
    </w:p>
    <w:p w:rsidR="009A460E" w:rsidRDefault="009A460E" w:rsidP="00780D81">
      <w:pPr>
        <w:pStyle w:val="TezMetni10Satr"/>
      </w:pPr>
    </w:p>
    <w:p w:rsidR="00780D81" w:rsidRPr="00574531" w:rsidRDefault="00FC6A0C" w:rsidP="00780D81">
      <w:pPr>
        <w:pStyle w:val="TezMetni10Satr"/>
        <w:rPr>
          <w:color w:val="000000"/>
        </w:rPr>
      </w:pPr>
      <w:r w:rsidRPr="003A3292">
        <w:rPr>
          <w:color w:val="000000"/>
          <w:highlight w:val="yellow"/>
        </w:rPr>
        <w:t>Konunun öneminden kısaca bahsedin, teşekkür etmek istediğiniz kişi ve kuruluşlara teşekkür edin.</w:t>
      </w:r>
    </w:p>
    <w:p w:rsidR="00780D81" w:rsidRDefault="00780D81" w:rsidP="00780D81">
      <w:pPr>
        <w:pStyle w:val="TezMetni10Satr"/>
        <w:ind w:firstLine="0"/>
      </w:pPr>
    </w:p>
    <w:p w:rsidR="002803A4" w:rsidRPr="005B5FDE" w:rsidRDefault="002803A4" w:rsidP="00780D81">
      <w:pPr>
        <w:pStyle w:val="TezMetni10Satr"/>
        <w:ind w:firstLine="0"/>
      </w:pPr>
    </w:p>
    <w:p w:rsidR="00780D81" w:rsidRPr="005B5FDE" w:rsidRDefault="002803A4" w:rsidP="00094893">
      <w:pPr>
        <w:pStyle w:val="TezMetni10Satr"/>
        <w:ind w:firstLine="0"/>
        <w:jc w:val="right"/>
      </w:pPr>
      <w:r w:rsidRPr="005B5FDE">
        <w:t xml:space="preserve">Öğrencinin </w:t>
      </w:r>
      <w:r w:rsidR="00094893" w:rsidRPr="005B5FDE">
        <w:t>Adı SOYADI</w:t>
      </w:r>
    </w:p>
    <w:p w:rsidR="00094893" w:rsidRPr="005B5FDE" w:rsidRDefault="00094893" w:rsidP="00094893">
      <w:pPr>
        <w:pStyle w:val="TezMetni10Satr"/>
        <w:ind w:firstLine="0"/>
        <w:jc w:val="right"/>
      </w:pPr>
      <w:r w:rsidRPr="005B5FDE">
        <w:t>KONYA-</w:t>
      </w:r>
      <w:r w:rsidR="0074574F">
        <w:t>Yıl</w:t>
      </w:r>
      <w:r w:rsidR="002803A4">
        <w:t xml:space="preserve"> </w:t>
      </w:r>
    </w:p>
    <w:p w:rsidR="00780D81" w:rsidRPr="005B5FDE" w:rsidRDefault="00780D81"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Default="007E1107" w:rsidP="00222DA9">
      <w:pPr>
        <w:pStyle w:val="Balk1derece"/>
        <w:jc w:val="center"/>
      </w:pPr>
      <w:bookmarkStart w:id="9" w:name="_Toc257628858"/>
      <w:bookmarkStart w:id="10" w:name="_Toc3992352"/>
      <w:r w:rsidRPr="005B5FDE">
        <w:t>İÇİNDEKİLER</w:t>
      </w:r>
      <w:bookmarkEnd w:id="9"/>
      <w:bookmarkEnd w:id="10"/>
    </w:p>
    <w:p w:rsidR="0036737C" w:rsidRDefault="0036737C" w:rsidP="0036737C">
      <w:pPr>
        <w:pStyle w:val="TezMetni15Satr"/>
      </w:pPr>
    </w:p>
    <w:p w:rsidR="0036737C" w:rsidRPr="0036737C" w:rsidRDefault="0036737C" w:rsidP="0036737C">
      <w:pPr>
        <w:pStyle w:val="TezMetni15Satr"/>
      </w:pPr>
    </w:p>
    <w:p w:rsidR="0017101F" w:rsidRDefault="00C65432">
      <w:pPr>
        <w:pStyle w:val="T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hyperlink w:anchor="_Toc3992349" w:history="1">
        <w:r w:rsidR="0017101F" w:rsidRPr="008D4734">
          <w:rPr>
            <w:rStyle w:val="Kpr"/>
          </w:rPr>
          <w:t>ÖZET</w:t>
        </w:r>
        <w:r w:rsidR="0017101F">
          <w:rPr>
            <w:webHidden/>
          </w:rPr>
          <w:tab/>
        </w:r>
        <w:r w:rsidR="0017101F">
          <w:rPr>
            <w:webHidden/>
          </w:rPr>
          <w:fldChar w:fldCharType="begin"/>
        </w:r>
        <w:r w:rsidR="0017101F">
          <w:rPr>
            <w:webHidden/>
          </w:rPr>
          <w:instrText xml:space="preserve"> PAGEREF _Toc3992349 \h </w:instrText>
        </w:r>
        <w:r w:rsidR="0017101F">
          <w:rPr>
            <w:webHidden/>
          </w:rPr>
        </w:r>
        <w:r w:rsidR="0017101F">
          <w:rPr>
            <w:webHidden/>
          </w:rPr>
          <w:fldChar w:fldCharType="separate"/>
        </w:r>
        <w:r w:rsidR="0017101F">
          <w:rPr>
            <w:webHidden/>
          </w:rPr>
          <w:t>iv</w:t>
        </w:r>
        <w:r w:rsidR="0017101F">
          <w:rPr>
            <w:webHidden/>
          </w:rPr>
          <w:fldChar w:fldCharType="end"/>
        </w:r>
      </w:hyperlink>
    </w:p>
    <w:p w:rsidR="0017101F" w:rsidRDefault="00C61950">
      <w:pPr>
        <w:pStyle w:val="T1"/>
        <w:rPr>
          <w:rFonts w:asciiTheme="minorHAnsi" w:eastAsiaTheme="minorEastAsia" w:hAnsiTheme="minorHAnsi" w:cstheme="minorBidi"/>
          <w:b w:val="0"/>
          <w:sz w:val="22"/>
          <w:szCs w:val="22"/>
        </w:rPr>
      </w:pPr>
      <w:hyperlink w:anchor="_Toc3992350" w:history="1">
        <w:r w:rsidR="0017101F" w:rsidRPr="008D4734">
          <w:rPr>
            <w:rStyle w:val="Kpr"/>
          </w:rPr>
          <w:t>ABSTRACT</w:t>
        </w:r>
        <w:r w:rsidR="0017101F">
          <w:rPr>
            <w:webHidden/>
          </w:rPr>
          <w:tab/>
        </w:r>
        <w:r w:rsidR="0017101F">
          <w:rPr>
            <w:webHidden/>
          </w:rPr>
          <w:fldChar w:fldCharType="begin"/>
        </w:r>
        <w:r w:rsidR="0017101F">
          <w:rPr>
            <w:webHidden/>
          </w:rPr>
          <w:instrText xml:space="preserve"> PAGEREF _Toc3992350 \h </w:instrText>
        </w:r>
        <w:r w:rsidR="0017101F">
          <w:rPr>
            <w:webHidden/>
          </w:rPr>
        </w:r>
        <w:r w:rsidR="0017101F">
          <w:rPr>
            <w:webHidden/>
          </w:rPr>
          <w:fldChar w:fldCharType="separate"/>
        </w:r>
        <w:r w:rsidR="0017101F">
          <w:rPr>
            <w:webHidden/>
          </w:rPr>
          <w:t>v</w:t>
        </w:r>
        <w:r w:rsidR="0017101F">
          <w:rPr>
            <w:webHidden/>
          </w:rPr>
          <w:fldChar w:fldCharType="end"/>
        </w:r>
      </w:hyperlink>
    </w:p>
    <w:p w:rsidR="0017101F" w:rsidRDefault="00C61950">
      <w:pPr>
        <w:pStyle w:val="T1"/>
        <w:rPr>
          <w:rFonts w:asciiTheme="minorHAnsi" w:eastAsiaTheme="minorEastAsia" w:hAnsiTheme="minorHAnsi" w:cstheme="minorBidi"/>
          <w:b w:val="0"/>
          <w:sz w:val="22"/>
          <w:szCs w:val="22"/>
        </w:rPr>
      </w:pPr>
      <w:hyperlink w:anchor="_Toc3992351" w:history="1">
        <w:r w:rsidR="0017101F" w:rsidRPr="008D4734">
          <w:rPr>
            <w:rStyle w:val="Kpr"/>
          </w:rPr>
          <w:t>ÖNSÖZ VE TEŞEKKÜR</w:t>
        </w:r>
        <w:r w:rsidR="0017101F">
          <w:rPr>
            <w:webHidden/>
          </w:rPr>
          <w:tab/>
        </w:r>
        <w:r w:rsidR="0017101F">
          <w:rPr>
            <w:webHidden/>
          </w:rPr>
          <w:fldChar w:fldCharType="begin"/>
        </w:r>
        <w:r w:rsidR="0017101F">
          <w:rPr>
            <w:webHidden/>
          </w:rPr>
          <w:instrText xml:space="preserve"> PAGEREF _Toc3992351 \h </w:instrText>
        </w:r>
        <w:r w:rsidR="0017101F">
          <w:rPr>
            <w:webHidden/>
          </w:rPr>
        </w:r>
        <w:r w:rsidR="0017101F">
          <w:rPr>
            <w:webHidden/>
          </w:rPr>
          <w:fldChar w:fldCharType="separate"/>
        </w:r>
        <w:r w:rsidR="0017101F">
          <w:rPr>
            <w:webHidden/>
          </w:rPr>
          <w:t>vi</w:t>
        </w:r>
        <w:r w:rsidR="0017101F">
          <w:rPr>
            <w:webHidden/>
          </w:rPr>
          <w:fldChar w:fldCharType="end"/>
        </w:r>
      </w:hyperlink>
    </w:p>
    <w:p w:rsidR="0017101F" w:rsidRDefault="00C61950">
      <w:pPr>
        <w:pStyle w:val="T1"/>
        <w:rPr>
          <w:rFonts w:asciiTheme="minorHAnsi" w:eastAsiaTheme="minorEastAsia" w:hAnsiTheme="minorHAnsi" w:cstheme="minorBidi"/>
          <w:b w:val="0"/>
          <w:sz w:val="22"/>
          <w:szCs w:val="22"/>
        </w:rPr>
      </w:pPr>
      <w:hyperlink w:anchor="_Toc3992352" w:history="1">
        <w:r w:rsidR="0017101F" w:rsidRPr="008D4734">
          <w:rPr>
            <w:rStyle w:val="Kpr"/>
          </w:rPr>
          <w:t>İÇİNDEKİLER</w:t>
        </w:r>
        <w:r w:rsidR="0017101F">
          <w:rPr>
            <w:webHidden/>
          </w:rPr>
          <w:tab/>
        </w:r>
        <w:r w:rsidR="0017101F">
          <w:rPr>
            <w:webHidden/>
          </w:rPr>
          <w:fldChar w:fldCharType="begin"/>
        </w:r>
        <w:r w:rsidR="0017101F">
          <w:rPr>
            <w:webHidden/>
          </w:rPr>
          <w:instrText xml:space="preserve"> PAGEREF _Toc3992352 \h </w:instrText>
        </w:r>
        <w:r w:rsidR="0017101F">
          <w:rPr>
            <w:webHidden/>
          </w:rPr>
        </w:r>
        <w:r w:rsidR="0017101F">
          <w:rPr>
            <w:webHidden/>
          </w:rPr>
          <w:fldChar w:fldCharType="separate"/>
        </w:r>
        <w:r w:rsidR="0017101F">
          <w:rPr>
            <w:webHidden/>
          </w:rPr>
          <w:t>vii</w:t>
        </w:r>
        <w:r w:rsidR="0017101F">
          <w:rPr>
            <w:webHidden/>
          </w:rPr>
          <w:fldChar w:fldCharType="end"/>
        </w:r>
      </w:hyperlink>
    </w:p>
    <w:p w:rsidR="0017101F" w:rsidRDefault="00C61950">
      <w:pPr>
        <w:pStyle w:val="T1"/>
        <w:rPr>
          <w:rFonts w:asciiTheme="minorHAnsi" w:eastAsiaTheme="minorEastAsia" w:hAnsiTheme="minorHAnsi" w:cstheme="minorBidi"/>
          <w:b w:val="0"/>
          <w:sz w:val="22"/>
          <w:szCs w:val="22"/>
        </w:rPr>
      </w:pPr>
      <w:hyperlink w:anchor="_Toc3992353" w:history="1">
        <w:r w:rsidR="0017101F" w:rsidRPr="008D4734">
          <w:rPr>
            <w:rStyle w:val="Kpr"/>
          </w:rPr>
          <w:t>1. GİRİŞ</w:t>
        </w:r>
        <w:r w:rsidR="0017101F">
          <w:rPr>
            <w:webHidden/>
          </w:rPr>
          <w:tab/>
        </w:r>
        <w:r w:rsidR="0017101F">
          <w:rPr>
            <w:webHidden/>
          </w:rPr>
          <w:fldChar w:fldCharType="begin"/>
        </w:r>
        <w:r w:rsidR="0017101F">
          <w:rPr>
            <w:webHidden/>
          </w:rPr>
          <w:instrText xml:space="preserve"> PAGEREF _Toc3992353 \h </w:instrText>
        </w:r>
        <w:r w:rsidR="0017101F">
          <w:rPr>
            <w:webHidden/>
          </w:rPr>
        </w:r>
        <w:r w:rsidR="0017101F">
          <w:rPr>
            <w:webHidden/>
          </w:rPr>
          <w:fldChar w:fldCharType="separate"/>
        </w:r>
        <w:r w:rsidR="0017101F">
          <w:rPr>
            <w:webHidden/>
          </w:rPr>
          <w:t>1</w:t>
        </w:r>
        <w:r w:rsidR="0017101F">
          <w:rPr>
            <w:webHidden/>
          </w:rPr>
          <w:fldChar w:fldCharType="end"/>
        </w:r>
      </w:hyperlink>
    </w:p>
    <w:p w:rsidR="0017101F" w:rsidRDefault="00C61950">
      <w:pPr>
        <w:pStyle w:val="T2"/>
        <w:tabs>
          <w:tab w:val="right" w:leader="dot" w:pos="8493"/>
        </w:tabs>
        <w:rPr>
          <w:rFonts w:asciiTheme="minorHAnsi" w:eastAsiaTheme="minorEastAsia" w:hAnsiTheme="minorHAnsi" w:cstheme="minorBidi"/>
          <w:noProof/>
          <w:sz w:val="22"/>
          <w:szCs w:val="22"/>
        </w:rPr>
      </w:pPr>
      <w:hyperlink w:anchor="_Toc3992354" w:history="1">
        <w:r w:rsidR="0017101F" w:rsidRPr="008D4734">
          <w:rPr>
            <w:rStyle w:val="Kpr"/>
            <w:noProof/>
          </w:rPr>
          <w:t>1.1. Literatür Özeti</w:t>
        </w:r>
        <w:r w:rsidR="0017101F">
          <w:rPr>
            <w:noProof/>
            <w:webHidden/>
          </w:rPr>
          <w:tab/>
        </w:r>
        <w:r w:rsidR="0017101F">
          <w:rPr>
            <w:noProof/>
            <w:webHidden/>
          </w:rPr>
          <w:fldChar w:fldCharType="begin"/>
        </w:r>
        <w:r w:rsidR="0017101F">
          <w:rPr>
            <w:noProof/>
            <w:webHidden/>
          </w:rPr>
          <w:instrText xml:space="preserve"> PAGEREF _Toc3992354 \h </w:instrText>
        </w:r>
        <w:r w:rsidR="0017101F">
          <w:rPr>
            <w:noProof/>
            <w:webHidden/>
          </w:rPr>
        </w:r>
        <w:r w:rsidR="0017101F">
          <w:rPr>
            <w:noProof/>
            <w:webHidden/>
          </w:rPr>
          <w:fldChar w:fldCharType="separate"/>
        </w:r>
        <w:r w:rsidR="0017101F">
          <w:rPr>
            <w:noProof/>
            <w:webHidden/>
          </w:rPr>
          <w:t>1</w:t>
        </w:r>
        <w:r w:rsidR="0017101F">
          <w:rPr>
            <w:noProof/>
            <w:webHidden/>
          </w:rPr>
          <w:fldChar w:fldCharType="end"/>
        </w:r>
      </w:hyperlink>
    </w:p>
    <w:p w:rsidR="0017101F" w:rsidRDefault="00C61950">
      <w:pPr>
        <w:pStyle w:val="T1"/>
        <w:rPr>
          <w:rFonts w:asciiTheme="minorHAnsi" w:eastAsiaTheme="minorEastAsia" w:hAnsiTheme="minorHAnsi" w:cstheme="minorBidi"/>
          <w:b w:val="0"/>
          <w:sz w:val="22"/>
          <w:szCs w:val="22"/>
        </w:rPr>
      </w:pPr>
      <w:hyperlink w:anchor="_Toc3992355" w:history="1">
        <w:r w:rsidR="0017101F" w:rsidRPr="008D4734">
          <w:rPr>
            <w:rStyle w:val="Kpr"/>
          </w:rPr>
          <w:t>2. MATERYAL VE YÖNTEM</w:t>
        </w:r>
        <w:r w:rsidR="0017101F">
          <w:rPr>
            <w:webHidden/>
          </w:rPr>
          <w:tab/>
        </w:r>
        <w:r w:rsidR="0017101F">
          <w:rPr>
            <w:webHidden/>
          </w:rPr>
          <w:fldChar w:fldCharType="begin"/>
        </w:r>
        <w:r w:rsidR="0017101F">
          <w:rPr>
            <w:webHidden/>
          </w:rPr>
          <w:instrText xml:space="preserve"> PAGEREF _Toc3992355 \h </w:instrText>
        </w:r>
        <w:r w:rsidR="0017101F">
          <w:rPr>
            <w:webHidden/>
          </w:rPr>
        </w:r>
        <w:r w:rsidR="0017101F">
          <w:rPr>
            <w:webHidden/>
          </w:rPr>
          <w:fldChar w:fldCharType="separate"/>
        </w:r>
        <w:r w:rsidR="0017101F">
          <w:rPr>
            <w:webHidden/>
          </w:rPr>
          <w:t>2</w:t>
        </w:r>
        <w:r w:rsidR="0017101F">
          <w:rPr>
            <w:webHidden/>
          </w:rPr>
          <w:fldChar w:fldCharType="end"/>
        </w:r>
      </w:hyperlink>
    </w:p>
    <w:p w:rsidR="0017101F" w:rsidRDefault="00C61950">
      <w:pPr>
        <w:pStyle w:val="T2"/>
        <w:tabs>
          <w:tab w:val="right" w:leader="dot" w:pos="8493"/>
        </w:tabs>
        <w:rPr>
          <w:rFonts w:asciiTheme="minorHAnsi" w:eastAsiaTheme="minorEastAsia" w:hAnsiTheme="minorHAnsi" w:cstheme="minorBidi"/>
          <w:noProof/>
          <w:sz w:val="22"/>
          <w:szCs w:val="22"/>
        </w:rPr>
      </w:pPr>
      <w:hyperlink w:anchor="_Toc3992356" w:history="1">
        <w:r w:rsidR="0017101F" w:rsidRPr="008D4734">
          <w:rPr>
            <w:rStyle w:val="Kpr"/>
            <w:noProof/>
          </w:rPr>
          <w:t>2.1. İkinci Bölüm İkinci Derece Başlık</w:t>
        </w:r>
        <w:r w:rsidR="0017101F">
          <w:rPr>
            <w:noProof/>
            <w:webHidden/>
          </w:rPr>
          <w:tab/>
        </w:r>
        <w:r w:rsidR="0017101F">
          <w:rPr>
            <w:noProof/>
            <w:webHidden/>
          </w:rPr>
          <w:fldChar w:fldCharType="begin"/>
        </w:r>
        <w:r w:rsidR="0017101F">
          <w:rPr>
            <w:noProof/>
            <w:webHidden/>
          </w:rPr>
          <w:instrText xml:space="preserve"> PAGEREF _Toc3992356 \h </w:instrText>
        </w:r>
        <w:r w:rsidR="0017101F">
          <w:rPr>
            <w:noProof/>
            <w:webHidden/>
          </w:rPr>
        </w:r>
        <w:r w:rsidR="0017101F">
          <w:rPr>
            <w:noProof/>
            <w:webHidden/>
          </w:rPr>
          <w:fldChar w:fldCharType="separate"/>
        </w:r>
        <w:r w:rsidR="0017101F">
          <w:rPr>
            <w:noProof/>
            <w:webHidden/>
          </w:rPr>
          <w:t>2</w:t>
        </w:r>
        <w:r w:rsidR="0017101F">
          <w:rPr>
            <w:noProof/>
            <w:webHidden/>
          </w:rPr>
          <w:fldChar w:fldCharType="end"/>
        </w:r>
      </w:hyperlink>
    </w:p>
    <w:p w:rsidR="0017101F" w:rsidRDefault="00C61950">
      <w:pPr>
        <w:pStyle w:val="T3"/>
        <w:tabs>
          <w:tab w:val="right" w:leader="dot" w:pos="8493"/>
        </w:tabs>
        <w:rPr>
          <w:rFonts w:asciiTheme="minorHAnsi" w:eastAsiaTheme="minorEastAsia" w:hAnsiTheme="minorHAnsi" w:cstheme="minorBidi"/>
          <w:noProof/>
          <w:sz w:val="22"/>
          <w:szCs w:val="22"/>
        </w:rPr>
      </w:pPr>
      <w:hyperlink w:anchor="_Toc3992357" w:history="1">
        <w:r w:rsidR="0017101F" w:rsidRPr="008D4734">
          <w:rPr>
            <w:rStyle w:val="Kpr"/>
            <w:noProof/>
          </w:rPr>
          <w:t>2.1.1. İkinci bölüm üçüncü derece başlık</w:t>
        </w:r>
        <w:r w:rsidR="0017101F">
          <w:rPr>
            <w:noProof/>
            <w:webHidden/>
          </w:rPr>
          <w:tab/>
        </w:r>
        <w:r w:rsidR="0017101F">
          <w:rPr>
            <w:noProof/>
            <w:webHidden/>
          </w:rPr>
          <w:fldChar w:fldCharType="begin"/>
        </w:r>
        <w:r w:rsidR="0017101F">
          <w:rPr>
            <w:noProof/>
            <w:webHidden/>
          </w:rPr>
          <w:instrText xml:space="preserve"> PAGEREF _Toc3992357 \h </w:instrText>
        </w:r>
        <w:r w:rsidR="0017101F">
          <w:rPr>
            <w:noProof/>
            <w:webHidden/>
          </w:rPr>
        </w:r>
        <w:r w:rsidR="0017101F">
          <w:rPr>
            <w:noProof/>
            <w:webHidden/>
          </w:rPr>
          <w:fldChar w:fldCharType="separate"/>
        </w:r>
        <w:r w:rsidR="0017101F">
          <w:rPr>
            <w:noProof/>
            <w:webHidden/>
          </w:rPr>
          <w:t>2</w:t>
        </w:r>
        <w:r w:rsidR="0017101F">
          <w:rPr>
            <w:noProof/>
            <w:webHidden/>
          </w:rPr>
          <w:fldChar w:fldCharType="end"/>
        </w:r>
      </w:hyperlink>
    </w:p>
    <w:p w:rsidR="0017101F" w:rsidRDefault="00C61950">
      <w:pPr>
        <w:pStyle w:val="T1"/>
        <w:rPr>
          <w:rFonts w:asciiTheme="minorHAnsi" w:eastAsiaTheme="minorEastAsia" w:hAnsiTheme="minorHAnsi" w:cstheme="minorBidi"/>
          <w:b w:val="0"/>
          <w:sz w:val="22"/>
          <w:szCs w:val="22"/>
        </w:rPr>
      </w:pPr>
      <w:hyperlink w:anchor="_Toc3992358" w:history="1">
        <w:r w:rsidR="0017101F" w:rsidRPr="008D4734">
          <w:rPr>
            <w:rStyle w:val="Kpr"/>
          </w:rPr>
          <w:t>3. SONUÇ VE ÖNERİLER</w:t>
        </w:r>
        <w:r w:rsidR="0017101F">
          <w:rPr>
            <w:webHidden/>
          </w:rPr>
          <w:tab/>
        </w:r>
        <w:r w:rsidR="0017101F">
          <w:rPr>
            <w:webHidden/>
          </w:rPr>
          <w:fldChar w:fldCharType="begin"/>
        </w:r>
        <w:r w:rsidR="0017101F">
          <w:rPr>
            <w:webHidden/>
          </w:rPr>
          <w:instrText xml:space="preserve"> PAGEREF _Toc3992358 \h </w:instrText>
        </w:r>
        <w:r w:rsidR="0017101F">
          <w:rPr>
            <w:webHidden/>
          </w:rPr>
        </w:r>
        <w:r w:rsidR="0017101F">
          <w:rPr>
            <w:webHidden/>
          </w:rPr>
          <w:fldChar w:fldCharType="separate"/>
        </w:r>
        <w:r w:rsidR="0017101F">
          <w:rPr>
            <w:webHidden/>
          </w:rPr>
          <w:t>4</w:t>
        </w:r>
        <w:r w:rsidR="0017101F">
          <w:rPr>
            <w:webHidden/>
          </w:rPr>
          <w:fldChar w:fldCharType="end"/>
        </w:r>
      </w:hyperlink>
    </w:p>
    <w:p w:rsidR="0017101F" w:rsidRDefault="00C61950">
      <w:pPr>
        <w:pStyle w:val="T2"/>
        <w:tabs>
          <w:tab w:val="right" w:leader="dot" w:pos="8493"/>
        </w:tabs>
        <w:rPr>
          <w:rFonts w:asciiTheme="minorHAnsi" w:eastAsiaTheme="minorEastAsia" w:hAnsiTheme="minorHAnsi" w:cstheme="minorBidi"/>
          <w:noProof/>
          <w:sz w:val="22"/>
          <w:szCs w:val="22"/>
        </w:rPr>
      </w:pPr>
      <w:hyperlink w:anchor="_Toc3992359" w:history="1">
        <w:r w:rsidR="0017101F" w:rsidRPr="008D4734">
          <w:rPr>
            <w:rStyle w:val="Kpr"/>
            <w:noProof/>
          </w:rPr>
          <w:t>3.1. Üçüncü Bölüm İkinci Derece Başlık</w:t>
        </w:r>
        <w:r w:rsidR="0017101F">
          <w:rPr>
            <w:noProof/>
            <w:webHidden/>
          </w:rPr>
          <w:tab/>
        </w:r>
        <w:r w:rsidR="0017101F">
          <w:rPr>
            <w:noProof/>
            <w:webHidden/>
          </w:rPr>
          <w:fldChar w:fldCharType="begin"/>
        </w:r>
        <w:r w:rsidR="0017101F">
          <w:rPr>
            <w:noProof/>
            <w:webHidden/>
          </w:rPr>
          <w:instrText xml:space="preserve"> PAGEREF _Toc3992359 \h </w:instrText>
        </w:r>
        <w:r w:rsidR="0017101F">
          <w:rPr>
            <w:noProof/>
            <w:webHidden/>
          </w:rPr>
        </w:r>
        <w:r w:rsidR="0017101F">
          <w:rPr>
            <w:noProof/>
            <w:webHidden/>
          </w:rPr>
          <w:fldChar w:fldCharType="separate"/>
        </w:r>
        <w:r w:rsidR="0017101F">
          <w:rPr>
            <w:noProof/>
            <w:webHidden/>
          </w:rPr>
          <w:t>4</w:t>
        </w:r>
        <w:r w:rsidR="0017101F">
          <w:rPr>
            <w:noProof/>
            <w:webHidden/>
          </w:rPr>
          <w:fldChar w:fldCharType="end"/>
        </w:r>
      </w:hyperlink>
    </w:p>
    <w:p w:rsidR="0017101F" w:rsidRDefault="00C61950">
      <w:pPr>
        <w:pStyle w:val="T3"/>
        <w:tabs>
          <w:tab w:val="right" w:leader="dot" w:pos="8493"/>
        </w:tabs>
        <w:rPr>
          <w:rFonts w:asciiTheme="minorHAnsi" w:eastAsiaTheme="minorEastAsia" w:hAnsiTheme="minorHAnsi" w:cstheme="minorBidi"/>
          <w:noProof/>
          <w:sz w:val="22"/>
          <w:szCs w:val="22"/>
        </w:rPr>
      </w:pPr>
      <w:hyperlink w:anchor="_Toc3992360" w:history="1">
        <w:r w:rsidR="0017101F" w:rsidRPr="008D4734">
          <w:rPr>
            <w:rStyle w:val="Kpr"/>
            <w:noProof/>
          </w:rPr>
          <w:t>3.1.1. Üçüncü bölüm üçüncü derece başlık</w:t>
        </w:r>
        <w:r w:rsidR="0017101F">
          <w:rPr>
            <w:noProof/>
            <w:webHidden/>
          </w:rPr>
          <w:tab/>
        </w:r>
        <w:r w:rsidR="0017101F">
          <w:rPr>
            <w:noProof/>
            <w:webHidden/>
          </w:rPr>
          <w:fldChar w:fldCharType="begin"/>
        </w:r>
        <w:r w:rsidR="0017101F">
          <w:rPr>
            <w:noProof/>
            <w:webHidden/>
          </w:rPr>
          <w:instrText xml:space="preserve"> PAGEREF _Toc3992360 \h </w:instrText>
        </w:r>
        <w:r w:rsidR="0017101F">
          <w:rPr>
            <w:noProof/>
            <w:webHidden/>
          </w:rPr>
        </w:r>
        <w:r w:rsidR="0017101F">
          <w:rPr>
            <w:noProof/>
            <w:webHidden/>
          </w:rPr>
          <w:fldChar w:fldCharType="separate"/>
        </w:r>
        <w:r w:rsidR="0017101F">
          <w:rPr>
            <w:noProof/>
            <w:webHidden/>
          </w:rPr>
          <w:t>4</w:t>
        </w:r>
        <w:r w:rsidR="0017101F">
          <w:rPr>
            <w:noProof/>
            <w:webHidden/>
          </w:rPr>
          <w:fldChar w:fldCharType="end"/>
        </w:r>
      </w:hyperlink>
    </w:p>
    <w:p w:rsidR="0017101F" w:rsidRDefault="00C61950">
      <w:pPr>
        <w:pStyle w:val="T1"/>
        <w:rPr>
          <w:rFonts w:asciiTheme="minorHAnsi" w:eastAsiaTheme="minorEastAsia" w:hAnsiTheme="minorHAnsi" w:cstheme="minorBidi"/>
          <w:b w:val="0"/>
          <w:sz w:val="22"/>
          <w:szCs w:val="22"/>
        </w:rPr>
      </w:pPr>
      <w:hyperlink w:anchor="_Toc3992361" w:history="1">
        <w:r w:rsidR="0017101F" w:rsidRPr="008D4734">
          <w:rPr>
            <w:rStyle w:val="Kpr"/>
          </w:rPr>
          <w:t>KAYNAKLAR</w:t>
        </w:r>
        <w:r w:rsidR="0017101F">
          <w:rPr>
            <w:webHidden/>
          </w:rPr>
          <w:tab/>
        </w:r>
        <w:r w:rsidR="0017101F">
          <w:rPr>
            <w:webHidden/>
          </w:rPr>
          <w:fldChar w:fldCharType="begin"/>
        </w:r>
        <w:r w:rsidR="0017101F">
          <w:rPr>
            <w:webHidden/>
          </w:rPr>
          <w:instrText xml:space="preserve"> PAGEREF _Toc3992361 \h </w:instrText>
        </w:r>
        <w:r w:rsidR="0017101F">
          <w:rPr>
            <w:webHidden/>
          </w:rPr>
        </w:r>
        <w:r w:rsidR="0017101F">
          <w:rPr>
            <w:webHidden/>
          </w:rPr>
          <w:fldChar w:fldCharType="separate"/>
        </w:r>
        <w:r w:rsidR="0017101F">
          <w:rPr>
            <w:webHidden/>
          </w:rPr>
          <w:t>5</w:t>
        </w:r>
        <w:r w:rsidR="0017101F">
          <w:rPr>
            <w:webHidden/>
          </w:rPr>
          <w:fldChar w:fldCharType="end"/>
        </w:r>
      </w:hyperlink>
    </w:p>
    <w:p w:rsidR="0092145C" w:rsidRPr="005B5FDE" w:rsidRDefault="00C65432" w:rsidP="00780D81">
      <w:pPr>
        <w:pStyle w:val="TezMetni10Satr"/>
        <w:ind w:firstLine="0"/>
        <w:rPr>
          <w:bCs/>
        </w:rPr>
      </w:pPr>
      <w:r>
        <w:rPr>
          <w:bCs/>
        </w:rPr>
        <w:fldChar w:fldCharType="end"/>
      </w:r>
    </w:p>
    <w:p w:rsidR="00094893" w:rsidRPr="005B5FDE" w:rsidRDefault="00094893" w:rsidP="00780D81">
      <w:pPr>
        <w:pStyle w:val="TezMetni10Satr"/>
        <w:ind w:firstLine="0"/>
        <w:rPr>
          <w:bCs/>
        </w:rPr>
      </w:pPr>
    </w:p>
    <w:p w:rsidR="00094893" w:rsidRDefault="00094893" w:rsidP="00780D81">
      <w:pPr>
        <w:pStyle w:val="TezMetni10Satr"/>
        <w:ind w:firstLine="0"/>
        <w:rPr>
          <w:bCs/>
        </w:rPr>
      </w:pPr>
    </w:p>
    <w:p w:rsidR="008A7D71" w:rsidRDefault="008A7D71" w:rsidP="00780D81">
      <w:pPr>
        <w:pStyle w:val="TezMetni10Satr"/>
        <w:ind w:firstLine="0"/>
        <w:rPr>
          <w:bCs/>
        </w:rPr>
      </w:pPr>
    </w:p>
    <w:p w:rsidR="008A7D71" w:rsidRDefault="008A7D71" w:rsidP="00780D81">
      <w:pPr>
        <w:pStyle w:val="TezMetni10Satr"/>
        <w:ind w:firstLine="0"/>
        <w:rPr>
          <w:bCs/>
        </w:rPr>
      </w:pPr>
    </w:p>
    <w:p w:rsidR="008A7D71" w:rsidRDefault="008A7D71" w:rsidP="00780D81">
      <w:pPr>
        <w:pStyle w:val="TezMetni10Satr"/>
        <w:ind w:firstLine="0"/>
        <w:rPr>
          <w:bCs/>
        </w:rPr>
      </w:pPr>
    </w:p>
    <w:p w:rsidR="00890432" w:rsidRDefault="00890432" w:rsidP="00780D81">
      <w:pPr>
        <w:pStyle w:val="TezMetni10Satr"/>
        <w:ind w:firstLine="0"/>
        <w:sectPr w:rsidR="00890432" w:rsidSect="00682185">
          <w:headerReference w:type="default" r:id="rId10"/>
          <w:footerReference w:type="default" r:id="rId11"/>
          <w:pgSz w:w="11906" w:h="16838" w:code="9"/>
          <w:pgMar w:top="1418" w:right="1418" w:bottom="1418" w:left="1985" w:header="709" w:footer="709" w:gutter="0"/>
          <w:pgNumType w:fmt="lowerRoman" w:start="4"/>
          <w:cols w:space="708"/>
          <w:docGrid w:linePitch="360"/>
        </w:sectPr>
      </w:pPr>
    </w:p>
    <w:p w:rsidR="0092145C" w:rsidRPr="005B5FDE" w:rsidRDefault="009C54A5" w:rsidP="00222DA9">
      <w:pPr>
        <w:pStyle w:val="Balk1derece"/>
      </w:pPr>
      <w:bookmarkStart w:id="11" w:name="_Toc257628860"/>
      <w:bookmarkStart w:id="12" w:name="_Toc3992353"/>
      <w:r w:rsidRPr="005B5FDE">
        <w:lastRenderedPageBreak/>
        <w:t>1. GİRİŞ</w:t>
      </w:r>
      <w:bookmarkEnd w:id="11"/>
      <w:bookmarkEnd w:id="12"/>
    </w:p>
    <w:p w:rsidR="002803A4" w:rsidRDefault="002803A4" w:rsidP="003E3563">
      <w:pPr>
        <w:pStyle w:val="TezMetni15Satr"/>
      </w:pPr>
    </w:p>
    <w:p w:rsidR="0092145C" w:rsidRPr="005B5FDE" w:rsidRDefault="00DF4838" w:rsidP="003E3563">
      <w:pPr>
        <w:pStyle w:val="TezMetni15Satr"/>
      </w:pPr>
      <w:r w:rsidRPr="004E1AE2">
        <w:rPr>
          <w:highlight w:val="yellow"/>
        </w:rPr>
        <w:t xml:space="preserve">Giriş </w:t>
      </w:r>
      <w:r w:rsidR="003E3563" w:rsidRPr="004E1AE2">
        <w:rPr>
          <w:highlight w:val="yellow"/>
        </w:rPr>
        <w:t>b</w:t>
      </w:r>
      <w:r w:rsidRPr="004E1AE2">
        <w:rPr>
          <w:highlight w:val="yellow"/>
        </w:rPr>
        <w:t>ölümünü yazmaya buradan başlayınız.</w:t>
      </w:r>
      <w:r w:rsidR="00CF6D0C" w:rsidRPr="004E1AE2">
        <w:rPr>
          <w:highlight w:val="yellow"/>
        </w:rPr>
        <w:t xml:space="preserve"> Konu ile ilgili genel bilgiler verin.</w:t>
      </w:r>
    </w:p>
    <w:p w:rsidR="004E1AE2" w:rsidRDefault="004E1AE2" w:rsidP="00CF6D0C">
      <w:pPr>
        <w:pStyle w:val="TezMetni15Satr"/>
        <w:ind w:firstLine="0"/>
      </w:pPr>
    </w:p>
    <w:p w:rsidR="008907D0" w:rsidRDefault="004E1AE2" w:rsidP="00CF6D0C">
      <w:pPr>
        <w:pStyle w:val="TezMetni15Satr"/>
        <w:ind w:firstLine="0"/>
      </w:pPr>
      <w:r>
        <w:t xml:space="preserve">Enerji, sahip olduğu önem nedeniyle üzerinde durulan konulardan biridir. Bu alanda daha çok üzerinde durulan konu enerjinin daha verimli bir şekilde elde edilebilme ihtimalidir. Aslında enerji </w:t>
      </w:r>
      <w:r w:rsidR="003619F2">
        <w:t>üretiminden</w:t>
      </w:r>
      <w:r>
        <w:t xml:space="preserve"> kast edilen enerjinin dönüşümüdür. Bilindiği gibi enerjinin korunumu kanununa göre enerji yoktan var edilmez, var olan enerji de yok edilemez, sadece bir şekilden diğerine dönüşür </w:t>
      </w:r>
      <w:r>
        <w:fldChar w:fldCharType="begin"/>
      </w:r>
      <w:r>
        <w:instrText xml:space="preserve"> ADDIN EN.CITE &lt;EndNote&gt;&lt;Cite&gt;&lt;Author&gt;Cengel&lt;/Author&gt;&lt;Year&gt;2002&lt;/Year&gt;&lt;RecNum&gt;144&lt;/RecNum&gt;&lt;DisplayText&gt;(Cengel ve Boles, 2002)&lt;/DisplayText&gt;&lt;record&gt;&lt;rec-number&gt;144&lt;/rec-number&gt;&lt;foreign-keys&gt;&lt;key app="EN" db-id="0zfxfretjtd059exzaovaf2lpsfww9ev9v22" timestamp="1540148488"&gt;144&lt;/key&gt;&lt;/foreign-keys&gt;&lt;ref-type name="Journal Article"&gt;17&lt;/ref-type&gt;&lt;contributors&gt;&lt;authors&gt;&lt;author&gt;Cengel, Yunus A&lt;/author&gt;&lt;author&gt;Boles, Michael A&lt;/author&gt;&lt;/authors&gt;&lt;/contributors&gt;&lt;titles&gt;&lt;title&gt;Thermodynamics: an engineering approach&lt;/title&gt;&lt;secondary-title&gt;Sea&lt;/secondary-title&gt;&lt;/titles&gt;&lt;periodical&gt;&lt;full-title&gt;Sea&lt;/full-title&gt;&lt;/periodical&gt;&lt;pages&gt;8862&lt;/pages&gt;&lt;volume&gt;1000&lt;/volume&gt;&lt;dates&gt;&lt;year&gt;2002&lt;/year&gt;&lt;/dates&gt;&lt;urls&gt;&lt;/urls&gt;&lt;/record&gt;&lt;/Cite&gt;&lt;/EndNote&gt;</w:instrText>
      </w:r>
      <w:r>
        <w:fldChar w:fldCharType="separate"/>
      </w:r>
      <w:r>
        <w:rPr>
          <w:noProof/>
        </w:rPr>
        <w:t>(Cengel ve Boles, 2002)</w:t>
      </w:r>
      <w:r>
        <w:fldChar w:fldCharType="end"/>
      </w:r>
      <w:r>
        <w:t>.</w:t>
      </w:r>
    </w:p>
    <w:p w:rsidR="004E1AE2" w:rsidRDefault="004E1AE2" w:rsidP="00CF6D0C">
      <w:pPr>
        <w:pStyle w:val="TezMetni15Satr"/>
        <w:ind w:firstLine="0"/>
      </w:pPr>
    </w:p>
    <w:p w:rsidR="004E1AE2" w:rsidRPr="005B5FDE" w:rsidRDefault="004E1AE2" w:rsidP="00CF6D0C">
      <w:pPr>
        <w:pStyle w:val="TezMetni15Satr"/>
        <w:ind w:firstLine="0"/>
      </w:pPr>
    </w:p>
    <w:p w:rsidR="00753218" w:rsidRDefault="00753218" w:rsidP="00D41616">
      <w:pPr>
        <w:pStyle w:val="TezMetni15Satr"/>
        <w:ind w:firstLine="0"/>
      </w:pPr>
      <w:r w:rsidRPr="004E1AE2">
        <w:rPr>
          <w:highlight w:val="yellow"/>
        </w:rPr>
        <w:t>Çalıştığınız konu ile ilgili en az 5 adet makale inceleyip, makale</w:t>
      </w:r>
      <w:r w:rsidR="00AF19ED" w:rsidRPr="004E1AE2">
        <w:rPr>
          <w:highlight w:val="yellow"/>
        </w:rPr>
        <w:t>ler</w:t>
      </w:r>
      <w:r w:rsidRPr="004E1AE2">
        <w:rPr>
          <w:highlight w:val="yellow"/>
        </w:rPr>
        <w:t>de ne konuda çalıştıklarını, hangi yöntemi izlediklerini, ne sonuç bulduklarını bir</w:t>
      </w:r>
      <w:r w:rsidR="00AF19ED" w:rsidRPr="004E1AE2">
        <w:rPr>
          <w:highlight w:val="yellow"/>
        </w:rPr>
        <w:t>er</w:t>
      </w:r>
      <w:r w:rsidRPr="004E1AE2">
        <w:rPr>
          <w:highlight w:val="yellow"/>
        </w:rPr>
        <w:t xml:space="preserve"> paragrafta yazın.</w:t>
      </w:r>
    </w:p>
    <w:p w:rsidR="00CF6D0C" w:rsidRDefault="00CF6D0C" w:rsidP="00D41616">
      <w:pPr>
        <w:pStyle w:val="TezMetni15Satr"/>
        <w:ind w:firstLine="0"/>
      </w:pPr>
    </w:p>
    <w:p w:rsidR="004E1AE2" w:rsidRPr="00AC5F37" w:rsidRDefault="004E1AE2" w:rsidP="004E1AE2">
      <w:pPr>
        <w:pStyle w:val="TezMetni15Satr"/>
      </w:pPr>
      <w:r>
        <w:fldChar w:fldCharType="begin"/>
      </w:r>
      <w:r>
        <w:instrText xml:space="preserve"> ADDIN EN.CITE &lt;EndNote&gt;&lt;Cite AuthorYear="1"&gt;&lt;Author&gt;Eke&lt;/Author&gt;&lt;Year&gt;2010&lt;/Year&gt;&lt;RecNum&gt;94&lt;/RecNum&gt;&lt;DisplayText&gt;Eke ve Onyewudiala (2010)&lt;/DisplayText&gt;&lt;record&gt;&lt;rec-number&gt;94&lt;/rec-number&gt;&lt;foreign-keys&gt;&lt;key app="EN" db-id="0zfxfretjtd059exzaovaf2lpsfww9ev9v22" timestamp="1540132265"&gt;94&lt;/key&gt;&lt;/foreign-keys&gt;&lt;ref-type name="Journal Article"&gt;17&lt;/ref-type&gt;&lt;contributors&gt;&lt;authors&gt;&lt;author&gt;Eke, GB&lt;/author&gt;&lt;author&gt;Onyewudiala, JI&lt;/author&gt;&lt;/authors&gt;&lt;/contributors&gt;&lt;titles&gt;&lt;title&gt;Optimization of wind turbine blades using genetic algorithm&lt;/title&gt;&lt;secondary-title&gt;Global Journal of Research In Engineering&lt;/secondary-title&gt;&lt;/titles&gt;&lt;periodical&gt;&lt;full-title&gt;Global Journal of Research In Engineering&lt;/full-title&gt;&lt;/periodical&gt;&lt;volume&gt;10&lt;/volume&gt;&lt;number&gt;7&lt;/number&gt;&lt;dates&gt;&lt;year&gt;2010&lt;/year&gt;&lt;/dates&gt;&lt;urls&gt;&lt;/urls&gt;&lt;/record&gt;&lt;/Cite&gt;&lt;/EndNote&gt;</w:instrText>
      </w:r>
      <w:r>
        <w:fldChar w:fldCharType="separate"/>
      </w:r>
      <w:r>
        <w:rPr>
          <w:noProof/>
        </w:rPr>
        <w:t>Eke ve Onyewudiala (2010)</w:t>
      </w:r>
      <w:r>
        <w:fldChar w:fldCharType="end"/>
      </w:r>
      <w:r>
        <w:t xml:space="preserve"> </w:t>
      </w:r>
      <w:r w:rsidRPr="00AC5F37">
        <w:t xml:space="preserve">genetik algoritma kullanılarak </w:t>
      </w:r>
      <w:r>
        <w:t>rüzgar</w:t>
      </w:r>
      <w:r w:rsidRPr="00AC5F37">
        <w:t xml:space="preserve"> türbini kanatlarının optimizasyonu üzerine yaptıkları çalışmada, şekil parametreleri olan </w:t>
      </w:r>
      <w:proofErr w:type="spellStart"/>
      <w:r>
        <w:t>veter</w:t>
      </w:r>
      <w:proofErr w:type="spellEnd"/>
      <w:r>
        <w:t xml:space="preserve"> uzunluğu, burulma </w:t>
      </w:r>
      <w:r w:rsidRPr="00AC5F37">
        <w:t>ve bağıl kalınlık</w:t>
      </w:r>
      <w:r>
        <w:t xml:space="preserve"> </w:t>
      </w:r>
      <w:r w:rsidRPr="00AC5F37">
        <w:t xml:space="preserve">parametrelerini değiştirerek 25 </w:t>
      </w:r>
      <w:proofErr w:type="spellStart"/>
      <w:r w:rsidRPr="00AC5F37">
        <w:t>kW’lik</w:t>
      </w:r>
      <w:proofErr w:type="spellEnd"/>
      <w:r w:rsidRPr="00AC5F37">
        <w:t xml:space="preserve"> ve 2 </w:t>
      </w:r>
      <w:proofErr w:type="spellStart"/>
      <w:r w:rsidRPr="00AC5F37">
        <w:t>MW’lık</w:t>
      </w:r>
      <w:proofErr w:type="spellEnd"/>
      <w:r w:rsidRPr="00AC5F37">
        <w:t xml:space="preserve"> türbinler için </w:t>
      </w:r>
      <w:proofErr w:type="gramStart"/>
      <w:r w:rsidRPr="00AC5F37">
        <w:t>optimum</w:t>
      </w:r>
      <w:proofErr w:type="gramEnd"/>
      <w:r w:rsidRPr="00AC5F37">
        <w:t xml:space="preserve"> kanatları üretmeye çalışmışlardır. Hedef fonksiyonu olarak rotor fiyatı/</w:t>
      </w:r>
      <w:r>
        <w:t>y</w:t>
      </w:r>
      <w:r w:rsidRPr="00AC5F37">
        <w:t xml:space="preserve">ıllık enerji üretimini kullanan yazar, rotor ağırlığını olan </w:t>
      </w:r>
      <w:proofErr w:type="spellStart"/>
      <w:r>
        <w:t>veter</w:t>
      </w:r>
      <w:proofErr w:type="spellEnd"/>
      <w:r>
        <w:t xml:space="preserve"> uzunluğu, burulma </w:t>
      </w:r>
      <w:r w:rsidRPr="00AC5F37">
        <w:t xml:space="preserve">ve bağıl kalınlık cinsinden yazmıştır ve güç eğrisinin bulunmasında </w:t>
      </w:r>
      <w:r>
        <w:t xml:space="preserve">kanat elemanı momentum metodunu (BEM) </w:t>
      </w:r>
      <w:r w:rsidRPr="00AC5F37">
        <w:t>kullanmıştır</w:t>
      </w:r>
      <w:r>
        <w:t xml:space="preserve">. Araştırmacılar çalışma sonucunda optimizasyon yapılmış kanatlar ile enerji üretimi masraflarında yaklaşık %3 azalma sağlamışlardır. </w:t>
      </w:r>
    </w:p>
    <w:p w:rsidR="004E1AE2" w:rsidRDefault="004E1AE2" w:rsidP="00D41616">
      <w:pPr>
        <w:pStyle w:val="TezMetni15Satr"/>
        <w:ind w:firstLine="0"/>
      </w:pPr>
    </w:p>
    <w:p w:rsidR="004E1AE2" w:rsidRDefault="004E1AE2" w:rsidP="00D41616">
      <w:pPr>
        <w:pStyle w:val="TezMetni15Satr"/>
        <w:ind w:firstLine="0"/>
      </w:pPr>
    </w:p>
    <w:p w:rsidR="00CF6D0C" w:rsidRDefault="00CF6D0C" w:rsidP="00D41616">
      <w:pPr>
        <w:pStyle w:val="TezMetni15Satr"/>
        <w:ind w:firstLine="0"/>
      </w:pPr>
      <w:r w:rsidRPr="006A7FB0">
        <w:rPr>
          <w:highlight w:val="yellow"/>
        </w:rPr>
        <w:t>Son paragrafta yaptığınız çalışmayı özetleyin.</w:t>
      </w:r>
    </w:p>
    <w:p w:rsidR="006A7FB0" w:rsidRDefault="006A7FB0" w:rsidP="00D41616">
      <w:pPr>
        <w:pStyle w:val="TezMetni15Satr"/>
        <w:ind w:firstLine="0"/>
      </w:pPr>
      <w:r>
        <w:t>Bu projede A konusu üzerine çalışmalar yapılmıştır. İlk bölümde X konusu hakkında teorik bilgiler verilmiş, ikinci bölümde ise kullanılan yöntemler anlatılmıştır. Üçüncü bölümde ise elde edilen sonuçlar verilmiştir.</w:t>
      </w:r>
    </w:p>
    <w:p w:rsidR="006A7FB0" w:rsidRPr="005B5FDE" w:rsidRDefault="006A7FB0" w:rsidP="00D41616">
      <w:pPr>
        <w:pStyle w:val="TezMetni15Satr"/>
        <w:ind w:firstLine="0"/>
      </w:pPr>
    </w:p>
    <w:p w:rsidR="0017101F" w:rsidRDefault="0017101F" w:rsidP="00222DA9">
      <w:pPr>
        <w:pStyle w:val="Balk1derece"/>
      </w:pPr>
      <w:bookmarkStart w:id="13" w:name="_Toc257628868"/>
      <w:r>
        <w:br w:type="page"/>
      </w:r>
    </w:p>
    <w:p w:rsidR="009C54A5" w:rsidRPr="005B5FDE" w:rsidRDefault="00D41616" w:rsidP="00222DA9">
      <w:pPr>
        <w:pStyle w:val="Balk1derece"/>
      </w:pPr>
      <w:bookmarkStart w:id="14" w:name="_Toc3992355"/>
      <w:r>
        <w:lastRenderedPageBreak/>
        <w:t>2</w:t>
      </w:r>
      <w:r w:rsidR="009C54A5" w:rsidRPr="005B5FDE">
        <w:t xml:space="preserve">. MATERYAL VE </w:t>
      </w:r>
      <w:bookmarkEnd w:id="13"/>
      <w:r w:rsidR="00141459">
        <w:t>YÖNTEM</w:t>
      </w:r>
      <w:bookmarkEnd w:id="14"/>
    </w:p>
    <w:p w:rsidR="0048536E" w:rsidRDefault="0048536E" w:rsidP="003E3563">
      <w:pPr>
        <w:pStyle w:val="TezMetni15Satr"/>
      </w:pPr>
    </w:p>
    <w:p w:rsidR="009C54A5" w:rsidRPr="005B5FDE" w:rsidRDefault="002E61D0" w:rsidP="003E3563">
      <w:pPr>
        <w:pStyle w:val="TezMetni15Satr"/>
      </w:pPr>
      <w:r w:rsidRPr="003A3292">
        <w:rPr>
          <w:highlight w:val="yellow"/>
        </w:rPr>
        <w:t>Materyal ve metot</w:t>
      </w:r>
      <w:r w:rsidR="003E3563" w:rsidRPr="003A3292">
        <w:rPr>
          <w:highlight w:val="yellow"/>
        </w:rPr>
        <w:t xml:space="preserve"> bölümünü yazmaya buradan başlayınız.</w:t>
      </w:r>
      <w:r w:rsidR="00AF5D41" w:rsidRPr="003A3292">
        <w:rPr>
          <w:highlight w:val="yellow"/>
        </w:rPr>
        <w:t xml:space="preserve"> </w:t>
      </w:r>
      <w:r w:rsidR="00AF5D41" w:rsidRPr="003A3292">
        <w:rPr>
          <w:b/>
          <w:highlight w:val="yellow"/>
        </w:rPr>
        <w:t>Materyal ve Metot başlığı kullanmıyorsanız diğer kullandığınız başlığı buraya yazınız.</w:t>
      </w:r>
    </w:p>
    <w:p w:rsidR="009C54A5" w:rsidRPr="005B5FDE" w:rsidRDefault="006A7FB0" w:rsidP="003E3563">
      <w:pPr>
        <w:pStyle w:val="TezMetni15Satr"/>
      </w:pPr>
      <w:r>
        <w:t>Bu çalışmada X yöntemi/</w:t>
      </w:r>
      <w:proofErr w:type="spellStart"/>
      <w:r>
        <w:t>materyalı</w:t>
      </w:r>
      <w:proofErr w:type="spellEnd"/>
      <w:r>
        <w:t xml:space="preserve"> kullanılmıştır. Kullanılan yöntem A, B ve C (2.1, 2.2, 2.3) alt başlıklarını içermektedir….</w:t>
      </w:r>
    </w:p>
    <w:p w:rsidR="009C54A5" w:rsidRPr="005B5FDE" w:rsidRDefault="009C54A5" w:rsidP="003E3563">
      <w:pPr>
        <w:pStyle w:val="TezMetni15Satr"/>
      </w:pPr>
    </w:p>
    <w:p w:rsidR="008907D0" w:rsidRPr="005B5FDE" w:rsidRDefault="0017101F" w:rsidP="00222DA9">
      <w:pPr>
        <w:pStyle w:val="Balk2derece"/>
      </w:pPr>
      <w:bookmarkStart w:id="15" w:name="_Toc257628869"/>
      <w:bookmarkStart w:id="16" w:name="_Toc3992356"/>
      <w:r>
        <w:t>2</w:t>
      </w:r>
      <w:r w:rsidR="008907D0" w:rsidRPr="005B5FDE">
        <w:t xml:space="preserve">.1. </w:t>
      </w:r>
      <w:r>
        <w:t>İkinci</w:t>
      </w:r>
      <w:r w:rsidR="008907D0" w:rsidRPr="005B5FDE">
        <w:t xml:space="preserve"> Bölüm İkinci Derece Başlık</w:t>
      </w:r>
      <w:bookmarkEnd w:id="15"/>
      <w:bookmarkEnd w:id="16"/>
    </w:p>
    <w:p w:rsidR="008907D0" w:rsidRPr="005B5FDE" w:rsidRDefault="008907D0" w:rsidP="008907D0">
      <w:pPr>
        <w:pStyle w:val="TezMetni15Satr"/>
      </w:pPr>
    </w:p>
    <w:p w:rsidR="008907D0" w:rsidRPr="005B5FDE" w:rsidRDefault="008907D0" w:rsidP="008907D0">
      <w:pPr>
        <w:pStyle w:val="TezMetni15Satr"/>
      </w:pPr>
    </w:p>
    <w:p w:rsidR="008907D0" w:rsidRPr="005B5FDE" w:rsidRDefault="008907D0" w:rsidP="008907D0">
      <w:pPr>
        <w:pStyle w:val="TezMetni15Satr"/>
      </w:pPr>
    </w:p>
    <w:p w:rsidR="008907D0" w:rsidRPr="005B5FDE" w:rsidRDefault="0017101F" w:rsidP="00222DA9">
      <w:pPr>
        <w:pStyle w:val="Balk3derece"/>
      </w:pPr>
      <w:bookmarkStart w:id="17" w:name="_Toc257628870"/>
      <w:bookmarkStart w:id="18" w:name="_Toc3992357"/>
      <w:r>
        <w:t>2</w:t>
      </w:r>
      <w:r w:rsidR="008907D0" w:rsidRPr="005B5FDE">
        <w:t xml:space="preserve">.1.1. </w:t>
      </w:r>
      <w:r>
        <w:t>İkinci</w:t>
      </w:r>
      <w:r w:rsidR="008907D0" w:rsidRPr="005B5FDE">
        <w:t xml:space="preserve"> bölüm üçüncü derece başlık</w:t>
      </w:r>
      <w:bookmarkEnd w:id="17"/>
      <w:bookmarkEnd w:id="18"/>
    </w:p>
    <w:p w:rsidR="008907D0" w:rsidRPr="005B5FDE" w:rsidRDefault="008907D0" w:rsidP="008907D0">
      <w:pPr>
        <w:pStyle w:val="TezMetni15Satr"/>
      </w:pPr>
    </w:p>
    <w:p w:rsidR="00364B0E" w:rsidRDefault="00364B0E" w:rsidP="003657B2">
      <w:pPr>
        <w:pStyle w:val="TezMetni15Satr"/>
      </w:pPr>
    </w:p>
    <w:p w:rsidR="00364B0E" w:rsidRDefault="00364B0E" w:rsidP="001D5993">
      <w:pPr>
        <w:pStyle w:val="TezMetni15Satr"/>
      </w:pPr>
      <w:r>
        <w:t>…………………………………………………………………………………………………………………………………………….</w:t>
      </w:r>
    </w:p>
    <w:p w:rsidR="00364B0E" w:rsidRDefault="00364B0E" w:rsidP="001D5993">
      <w:pPr>
        <w:pStyle w:val="TezMetni15Satr"/>
      </w:pPr>
    </w:p>
    <w:p w:rsidR="0017101F" w:rsidRDefault="0017101F" w:rsidP="00364B0E">
      <w:pPr>
        <w:pStyle w:val="izelgeAklamas"/>
        <w:rPr>
          <w:b/>
        </w:rPr>
      </w:pPr>
    </w:p>
    <w:p w:rsidR="0017101F" w:rsidRDefault="0017101F" w:rsidP="00364B0E">
      <w:pPr>
        <w:pStyle w:val="izelgeAklamas"/>
        <w:rPr>
          <w:b/>
        </w:rPr>
      </w:pPr>
    </w:p>
    <w:p w:rsidR="0017101F" w:rsidRDefault="0017101F" w:rsidP="00364B0E">
      <w:pPr>
        <w:pStyle w:val="izelgeAklamas"/>
        <w:rPr>
          <w:b/>
        </w:rPr>
      </w:pPr>
    </w:p>
    <w:p w:rsidR="00364B0E" w:rsidRPr="008174CF" w:rsidRDefault="00364B0E" w:rsidP="00364B0E">
      <w:pPr>
        <w:pStyle w:val="izelgeAklamas"/>
      </w:pPr>
      <w:r>
        <w:rPr>
          <w:b/>
        </w:rPr>
        <w:t>Çizelge</w:t>
      </w:r>
      <w:r w:rsidRPr="008174CF">
        <w:rPr>
          <w:b/>
        </w:rPr>
        <w:t xml:space="preserve"> </w:t>
      </w:r>
      <w:r w:rsidR="00753218">
        <w:rPr>
          <w:b/>
        </w:rPr>
        <w:t>2</w:t>
      </w:r>
      <w:r w:rsidRPr="008174CF">
        <w:rPr>
          <w:b/>
        </w:rPr>
        <w:t>.1</w:t>
      </w:r>
      <w:r>
        <w:rPr>
          <w:b/>
        </w:rPr>
        <w:t>.</w:t>
      </w:r>
      <w:r w:rsidRPr="008174CF">
        <w:t xml:space="preserve"> </w:t>
      </w:r>
      <w:r w:rsidRPr="00D22734">
        <w:t>Atomu oluşturan taneciklerin kütleleri ve yükleri</w:t>
      </w:r>
    </w:p>
    <w:p w:rsidR="00364B0E" w:rsidRPr="008174CF" w:rsidRDefault="00364B0E" w:rsidP="001D5993">
      <w:pPr>
        <w:pStyle w:val="TezMetni10Satr"/>
      </w:pPr>
    </w:p>
    <w:tbl>
      <w:tblPr>
        <w:tblW w:w="5557" w:type="dxa"/>
        <w:jc w:val="center"/>
        <w:tblLook w:val="01E0" w:firstRow="1" w:lastRow="1" w:firstColumn="1" w:lastColumn="1" w:noHBand="0" w:noVBand="0"/>
      </w:tblPr>
      <w:tblGrid>
        <w:gridCol w:w="2100"/>
        <w:gridCol w:w="757"/>
        <w:gridCol w:w="900"/>
        <w:gridCol w:w="900"/>
        <w:gridCol w:w="900"/>
      </w:tblGrid>
      <w:tr w:rsidR="00364B0E" w:rsidRPr="00930CAB">
        <w:trPr>
          <w:jc w:val="center"/>
        </w:trPr>
        <w:tc>
          <w:tcPr>
            <w:tcW w:w="2100" w:type="dxa"/>
            <w:tcBorders>
              <w:top w:val="single" w:sz="8" w:space="0" w:color="auto"/>
              <w:bottom w:val="single" w:sz="8" w:space="0" w:color="auto"/>
            </w:tcBorders>
            <w:vAlign w:val="center"/>
          </w:tcPr>
          <w:p w:rsidR="00364B0E" w:rsidRPr="00D22734" w:rsidRDefault="00364B0E" w:rsidP="00364B0E">
            <w:pPr>
              <w:pStyle w:val="izelgeiSoldan"/>
            </w:pPr>
            <w:r w:rsidRPr="00D22734">
              <w:t>Madde</w:t>
            </w:r>
          </w:p>
        </w:tc>
        <w:tc>
          <w:tcPr>
            <w:tcW w:w="757" w:type="dxa"/>
            <w:tcBorders>
              <w:top w:val="single" w:sz="8" w:space="0" w:color="auto"/>
              <w:bottom w:val="single" w:sz="8" w:space="0" w:color="auto"/>
            </w:tcBorders>
            <w:vAlign w:val="center"/>
          </w:tcPr>
          <w:p w:rsidR="00364B0E" w:rsidRPr="00D22734" w:rsidRDefault="00364B0E" w:rsidP="00364B0E">
            <w:pPr>
              <w:pStyle w:val="izelgeiOatadan"/>
            </w:pPr>
            <w:r w:rsidRPr="00D22734">
              <w:t>F</w:t>
            </w:r>
            <w:r w:rsidRPr="00930CAB">
              <w:rPr>
                <w:vertAlign w:val="subscript"/>
              </w:rPr>
              <w:t>2</w:t>
            </w:r>
          </w:p>
        </w:tc>
        <w:tc>
          <w:tcPr>
            <w:tcW w:w="900" w:type="dxa"/>
            <w:tcBorders>
              <w:top w:val="single" w:sz="8" w:space="0" w:color="auto"/>
              <w:bottom w:val="single" w:sz="8" w:space="0" w:color="auto"/>
            </w:tcBorders>
            <w:vAlign w:val="center"/>
          </w:tcPr>
          <w:p w:rsidR="00364B0E" w:rsidRPr="00D22734" w:rsidRDefault="00364B0E" w:rsidP="00364B0E">
            <w:pPr>
              <w:pStyle w:val="izelgeiOatadan"/>
            </w:pPr>
            <w:r w:rsidRPr="00D22734">
              <w:t>Cl</w:t>
            </w:r>
            <w:r w:rsidRPr="00930CAB">
              <w:rPr>
                <w:vertAlign w:val="subscript"/>
              </w:rPr>
              <w:t>2</w:t>
            </w:r>
          </w:p>
        </w:tc>
        <w:tc>
          <w:tcPr>
            <w:tcW w:w="900" w:type="dxa"/>
            <w:tcBorders>
              <w:top w:val="single" w:sz="8" w:space="0" w:color="auto"/>
              <w:bottom w:val="single" w:sz="8" w:space="0" w:color="auto"/>
            </w:tcBorders>
            <w:vAlign w:val="center"/>
          </w:tcPr>
          <w:p w:rsidR="00364B0E" w:rsidRPr="00D22734" w:rsidRDefault="00364B0E" w:rsidP="00364B0E">
            <w:pPr>
              <w:pStyle w:val="izelgeiOatadan"/>
            </w:pPr>
            <w:r w:rsidRPr="00D22734">
              <w:t>Br</w:t>
            </w:r>
            <w:r w:rsidRPr="00930CAB">
              <w:rPr>
                <w:vertAlign w:val="subscript"/>
              </w:rPr>
              <w:t>2</w:t>
            </w:r>
          </w:p>
        </w:tc>
        <w:tc>
          <w:tcPr>
            <w:tcW w:w="900" w:type="dxa"/>
            <w:tcBorders>
              <w:top w:val="single" w:sz="8" w:space="0" w:color="auto"/>
              <w:bottom w:val="single" w:sz="8" w:space="0" w:color="auto"/>
            </w:tcBorders>
            <w:vAlign w:val="center"/>
          </w:tcPr>
          <w:p w:rsidR="00364B0E" w:rsidRPr="00D22734" w:rsidRDefault="00364B0E" w:rsidP="00364B0E">
            <w:pPr>
              <w:pStyle w:val="izelgeiOatadan"/>
            </w:pPr>
            <w:r w:rsidRPr="00D22734">
              <w:t>I</w:t>
            </w:r>
            <w:r w:rsidRPr="00930CAB">
              <w:rPr>
                <w:vertAlign w:val="subscript"/>
              </w:rPr>
              <w:t>2</w:t>
            </w:r>
          </w:p>
        </w:tc>
      </w:tr>
      <w:tr w:rsidR="00364B0E" w:rsidRPr="00930CAB">
        <w:trPr>
          <w:jc w:val="center"/>
        </w:trPr>
        <w:tc>
          <w:tcPr>
            <w:tcW w:w="2100" w:type="dxa"/>
            <w:tcBorders>
              <w:top w:val="single" w:sz="8" w:space="0" w:color="auto"/>
            </w:tcBorders>
            <w:vAlign w:val="center"/>
          </w:tcPr>
          <w:p w:rsidR="00364B0E" w:rsidRPr="00D22734" w:rsidRDefault="00364B0E" w:rsidP="00364B0E">
            <w:pPr>
              <w:pStyle w:val="izelgeiSoldan"/>
            </w:pPr>
            <w:r w:rsidRPr="00D22734">
              <w:t>Atom çapı (Å)</w:t>
            </w:r>
          </w:p>
        </w:tc>
        <w:tc>
          <w:tcPr>
            <w:tcW w:w="757" w:type="dxa"/>
            <w:tcBorders>
              <w:top w:val="single" w:sz="8" w:space="0" w:color="auto"/>
            </w:tcBorders>
            <w:vAlign w:val="center"/>
          </w:tcPr>
          <w:p w:rsidR="00364B0E" w:rsidRPr="00D22734" w:rsidRDefault="00364B0E" w:rsidP="00364B0E">
            <w:pPr>
              <w:pStyle w:val="izelgeiOatadan"/>
            </w:pPr>
            <w:r w:rsidRPr="00D22734">
              <w:t>0,57</w:t>
            </w:r>
          </w:p>
        </w:tc>
        <w:tc>
          <w:tcPr>
            <w:tcW w:w="900" w:type="dxa"/>
            <w:tcBorders>
              <w:top w:val="single" w:sz="8" w:space="0" w:color="auto"/>
            </w:tcBorders>
            <w:vAlign w:val="center"/>
          </w:tcPr>
          <w:p w:rsidR="00364B0E" w:rsidRPr="00D22734" w:rsidRDefault="00364B0E" w:rsidP="00364B0E">
            <w:pPr>
              <w:pStyle w:val="izelgeiOatadan"/>
            </w:pPr>
            <w:r w:rsidRPr="00D22734">
              <w:t>0,97</w:t>
            </w:r>
          </w:p>
        </w:tc>
        <w:tc>
          <w:tcPr>
            <w:tcW w:w="900" w:type="dxa"/>
            <w:tcBorders>
              <w:top w:val="single" w:sz="8" w:space="0" w:color="auto"/>
            </w:tcBorders>
            <w:vAlign w:val="center"/>
          </w:tcPr>
          <w:p w:rsidR="00364B0E" w:rsidRPr="00D22734" w:rsidRDefault="00364B0E" w:rsidP="00364B0E">
            <w:pPr>
              <w:pStyle w:val="izelgeiOatadan"/>
            </w:pPr>
            <w:r w:rsidRPr="00D22734">
              <w:t>1,12</w:t>
            </w:r>
          </w:p>
        </w:tc>
        <w:tc>
          <w:tcPr>
            <w:tcW w:w="900" w:type="dxa"/>
            <w:tcBorders>
              <w:top w:val="single" w:sz="8" w:space="0" w:color="auto"/>
            </w:tcBorders>
            <w:vAlign w:val="center"/>
          </w:tcPr>
          <w:p w:rsidR="00364B0E" w:rsidRPr="00D22734" w:rsidRDefault="00364B0E" w:rsidP="00364B0E">
            <w:pPr>
              <w:pStyle w:val="izelgeiOatadan"/>
            </w:pPr>
            <w:r w:rsidRPr="00D22734">
              <w:t>1,32</w:t>
            </w:r>
          </w:p>
        </w:tc>
      </w:tr>
      <w:tr w:rsidR="00364B0E" w:rsidRPr="00930CAB">
        <w:trPr>
          <w:jc w:val="center"/>
        </w:trPr>
        <w:tc>
          <w:tcPr>
            <w:tcW w:w="2100" w:type="dxa"/>
            <w:vAlign w:val="center"/>
          </w:tcPr>
          <w:p w:rsidR="00364B0E" w:rsidRPr="00D22734" w:rsidRDefault="00364B0E" w:rsidP="00364B0E">
            <w:pPr>
              <w:pStyle w:val="izelgeiSoldan"/>
            </w:pPr>
            <w:r w:rsidRPr="00D22734">
              <w:t>Kaynama noktası (</w:t>
            </w:r>
            <w:r w:rsidRPr="00930CAB">
              <w:sym w:font="Symbol" w:char="00B0"/>
            </w:r>
            <w:r w:rsidRPr="00D22734">
              <w:t>C)</w:t>
            </w:r>
          </w:p>
        </w:tc>
        <w:tc>
          <w:tcPr>
            <w:tcW w:w="757" w:type="dxa"/>
            <w:vAlign w:val="center"/>
          </w:tcPr>
          <w:p w:rsidR="00364B0E" w:rsidRPr="00D22734" w:rsidRDefault="00364B0E" w:rsidP="00364B0E">
            <w:pPr>
              <w:pStyle w:val="izelgeiOatadan"/>
            </w:pPr>
            <w:r w:rsidRPr="00930CAB">
              <w:sym w:font="Symbol" w:char="002D"/>
            </w:r>
            <w:r w:rsidRPr="00D22734">
              <w:t>188</w:t>
            </w:r>
          </w:p>
        </w:tc>
        <w:tc>
          <w:tcPr>
            <w:tcW w:w="900" w:type="dxa"/>
            <w:vAlign w:val="center"/>
          </w:tcPr>
          <w:p w:rsidR="00364B0E" w:rsidRPr="00D22734" w:rsidRDefault="00364B0E" w:rsidP="00364B0E">
            <w:pPr>
              <w:pStyle w:val="izelgeiOatadan"/>
            </w:pPr>
            <w:r w:rsidRPr="00930CAB">
              <w:sym w:font="Symbol" w:char="002D"/>
            </w:r>
            <w:r w:rsidRPr="00D22734">
              <w:t>34</w:t>
            </w:r>
          </w:p>
        </w:tc>
        <w:tc>
          <w:tcPr>
            <w:tcW w:w="900" w:type="dxa"/>
            <w:vAlign w:val="center"/>
          </w:tcPr>
          <w:p w:rsidR="00364B0E" w:rsidRPr="00D22734" w:rsidRDefault="00364B0E" w:rsidP="00364B0E">
            <w:pPr>
              <w:pStyle w:val="izelgeiOatadan"/>
            </w:pPr>
            <w:r w:rsidRPr="00D22734">
              <w:t>59</w:t>
            </w:r>
          </w:p>
        </w:tc>
        <w:tc>
          <w:tcPr>
            <w:tcW w:w="900" w:type="dxa"/>
            <w:vAlign w:val="center"/>
          </w:tcPr>
          <w:p w:rsidR="00364B0E" w:rsidRPr="00D22734" w:rsidRDefault="00364B0E" w:rsidP="00364B0E">
            <w:pPr>
              <w:pStyle w:val="izelgeiOatadan"/>
            </w:pPr>
            <w:r w:rsidRPr="00D22734">
              <w:t>184</w:t>
            </w:r>
          </w:p>
        </w:tc>
      </w:tr>
      <w:tr w:rsidR="00364B0E" w:rsidRPr="00930CAB">
        <w:trPr>
          <w:jc w:val="center"/>
        </w:trPr>
        <w:tc>
          <w:tcPr>
            <w:tcW w:w="2100" w:type="dxa"/>
            <w:tcBorders>
              <w:bottom w:val="single" w:sz="8" w:space="0" w:color="auto"/>
            </w:tcBorders>
            <w:vAlign w:val="center"/>
          </w:tcPr>
          <w:p w:rsidR="00364B0E" w:rsidRPr="00D22734" w:rsidRDefault="00364B0E" w:rsidP="00364B0E">
            <w:pPr>
              <w:pStyle w:val="izelgeiSoldan"/>
            </w:pPr>
            <w:r w:rsidRPr="00D22734">
              <w:t>Standart şartlardaki fiziksel hali</w:t>
            </w:r>
          </w:p>
        </w:tc>
        <w:tc>
          <w:tcPr>
            <w:tcW w:w="757" w:type="dxa"/>
            <w:tcBorders>
              <w:bottom w:val="single" w:sz="8" w:space="0" w:color="auto"/>
            </w:tcBorders>
            <w:vAlign w:val="center"/>
          </w:tcPr>
          <w:p w:rsidR="00364B0E" w:rsidRPr="00D22734" w:rsidRDefault="00364B0E" w:rsidP="00364B0E">
            <w:pPr>
              <w:pStyle w:val="izelgeiOatadan"/>
            </w:pPr>
            <w:proofErr w:type="gramStart"/>
            <w:r w:rsidRPr="00D22734">
              <w:t>gaz</w:t>
            </w:r>
            <w:proofErr w:type="gramEnd"/>
          </w:p>
        </w:tc>
        <w:tc>
          <w:tcPr>
            <w:tcW w:w="900" w:type="dxa"/>
            <w:tcBorders>
              <w:bottom w:val="single" w:sz="8" w:space="0" w:color="auto"/>
            </w:tcBorders>
            <w:vAlign w:val="center"/>
          </w:tcPr>
          <w:p w:rsidR="00364B0E" w:rsidRPr="00D22734" w:rsidRDefault="00364B0E" w:rsidP="00364B0E">
            <w:pPr>
              <w:pStyle w:val="izelgeiOatadan"/>
            </w:pPr>
            <w:proofErr w:type="gramStart"/>
            <w:r w:rsidRPr="00D22734">
              <w:t>gaz</w:t>
            </w:r>
            <w:proofErr w:type="gramEnd"/>
          </w:p>
        </w:tc>
        <w:tc>
          <w:tcPr>
            <w:tcW w:w="900" w:type="dxa"/>
            <w:tcBorders>
              <w:bottom w:val="single" w:sz="8" w:space="0" w:color="auto"/>
            </w:tcBorders>
            <w:vAlign w:val="center"/>
          </w:tcPr>
          <w:p w:rsidR="00364B0E" w:rsidRPr="00D22734" w:rsidRDefault="00364B0E" w:rsidP="00364B0E">
            <w:pPr>
              <w:pStyle w:val="izelgeiOatadan"/>
            </w:pPr>
            <w:proofErr w:type="gramStart"/>
            <w:r w:rsidRPr="00D22734">
              <w:t>sıvı</w:t>
            </w:r>
            <w:proofErr w:type="gramEnd"/>
          </w:p>
        </w:tc>
        <w:tc>
          <w:tcPr>
            <w:tcW w:w="900" w:type="dxa"/>
            <w:tcBorders>
              <w:bottom w:val="single" w:sz="8" w:space="0" w:color="auto"/>
            </w:tcBorders>
            <w:vAlign w:val="center"/>
          </w:tcPr>
          <w:p w:rsidR="00364B0E" w:rsidRPr="00D22734" w:rsidRDefault="00364B0E" w:rsidP="00364B0E">
            <w:pPr>
              <w:pStyle w:val="izelgeiOatadan"/>
            </w:pPr>
            <w:proofErr w:type="gramStart"/>
            <w:r w:rsidRPr="00D22734">
              <w:t>katı</w:t>
            </w:r>
            <w:proofErr w:type="gramEnd"/>
          </w:p>
        </w:tc>
      </w:tr>
    </w:tbl>
    <w:p w:rsidR="00364B0E" w:rsidRPr="008174CF" w:rsidRDefault="00364B0E" w:rsidP="001D5993">
      <w:pPr>
        <w:pStyle w:val="Dipnot"/>
      </w:pPr>
      <w:r>
        <w:t xml:space="preserve"> </w:t>
      </w:r>
      <w:r w:rsidR="001D5993">
        <w:t xml:space="preserve">                            </w:t>
      </w:r>
      <w:r w:rsidRPr="008174CF">
        <w:t>Dipnot</w:t>
      </w:r>
      <w:r w:rsidR="001D5993">
        <w:t xml:space="preserve"> (varsa)</w:t>
      </w:r>
    </w:p>
    <w:p w:rsidR="00364B0E" w:rsidRDefault="00364B0E" w:rsidP="00364B0E">
      <w:pPr>
        <w:spacing w:line="360" w:lineRule="auto"/>
      </w:pPr>
    </w:p>
    <w:p w:rsidR="00364B0E" w:rsidRDefault="00364B0E" w:rsidP="001D5993">
      <w:pPr>
        <w:pStyle w:val="TezMetni15Satr"/>
      </w:pPr>
      <w:r>
        <w:t>…………………………………………………………………………………………………………………………………………….</w:t>
      </w:r>
    </w:p>
    <w:p w:rsidR="00364B0E" w:rsidRPr="00364B0E" w:rsidRDefault="00364B0E" w:rsidP="00364B0E">
      <w:pPr>
        <w:pStyle w:val="TezMetni15Satr"/>
      </w:pPr>
    </w:p>
    <w:p w:rsidR="008907D0" w:rsidRDefault="008907D0" w:rsidP="008907D0">
      <w:pPr>
        <w:pStyle w:val="TezMetni15Satr"/>
      </w:pPr>
    </w:p>
    <w:p w:rsidR="00F74FB1" w:rsidRDefault="00F74FB1" w:rsidP="002D3979">
      <w:pPr>
        <w:pStyle w:val="TezMetni15Satr"/>
      </w:pPr>
      <w:r>
        <w:t>…………………………………………………………………………………………………………………………………………….</w:t>
      </w:r>
    </w:p>
    <w:p w:rsidR="00F74FB1" w:rsidRDefault="00F74FB1" w:rsidP="002D3979">
      <w:pPr>
        <w:pStyle w:val="TezMetni15Satr"/>
      </w:pPr>
    </w:p>
    <w:p w:rsidR="00F74FB1" w:rsidRDefault="00F74FB1" w:rsidP="002D3979">
      <w:pPr>
        <w:pStyle w:val="ekil"/>
      </w:pPr>
      <w:r>
        <w:lastRenderedPageBreak/>
        <w:t xml:space="preserve">     </w:t>
      </w:r>
      <w:r w:rsidR="009E2A6C">
        <w:rPr>
          <w:noProof/>
        </w:rPr>
        <w:drawing>
          <wp:inline distT="0" distB="0" distL="0" distR="0">
            <wp:extent cx="2238375" cy="2171700"/>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8375" cy="2171700"/>
                    </a:xfrm>
                    <a:prstGeom prst="rect">
                      <a:avLst/>
                    </a:prstGeom>
                    <a:noFill/>
                    <a:ln>
                      <a:noFill/>
                    </a:ln>
                  </pic:spPr>
                </pic:pic>
              </a:graphicData>
            </a:graphic>
          </wp:inline>
        </w:drawing>
      </w:r>
    </w:p>
    <w:p w:rsidR="00F74FB1" w:rsidRPr="00A94A2F" w:rsidRDefault="00F74FB1" w:rsidP="00F74FB1">
      <w:pPr>
        <w:jc w:val="center"/>
        <w:rPr>
          <w:sz w:val="20"/>
          <w:szCs w:val="20"/>
        </w:rPr>
      </w:pPr>
    </w:p>
    <w:p w:rsidR="00F74FB1" w:rsidRPr="004C7992" w:rsidRDefault="00F74FB1" w:rsidP="002D3979">
      <w:pPr>
        <w:pStyle w:val="ekilAklamas"/>
      </w:pPr>
      <w:r>
        <w:rPr>
          <w:b/>
        </w:rPr>
        <w:t xml:space="preserve">Şekil </w:t>
      </w:r>
      <w:r w:rsidR="00753218">
        <w:rPr>
          <w:b/>
        </w:rPr>
        <w:t>2</w:t>
      </w:r>
      <w:r w:rsidRPr="004C7992">
        <w:rPr>
          <w:b/>
        </w:rPr>
        <w:t>.</w:t>
      </w:r>
      <w:r>
        <w:rPr>
          <w:b/>
        </w:rPr>
        <w:t>1.</w:t>
      </w:r>
      <w:r w:rsidRPr="004C7992">
        <w:rPr>
          <w:b/>
        </w:rPr>
        <w:t xml:space="preserve"> </w:t>
      </w:r>
      <w:r w:rsidRPr="004C7992">
        <w:t xml:space="preserve"> Bazı tuzların 1</w:t>
      </w:r>
      <w:r w:rsidR="00667157">
        <w:t>.</w:t>
      </w:r>
      <w:r w:rsidRPr="004C7992">
        <w:t xml:space="preserve">0 </w:t>
      </w:r>
      <w:proofErr w:type="spellStart"/>
      <w:r w:rsidRPr="004C7992">
        <w:t>atm</w:t>
      </w:r>
      <w:proofErr w:type="spellEnd"/>
      <w:r w:rsidRPr="004C7992">
        <w:t xml:space="preserve"> basınçta sudaki çözünürlüklerinin sıcaklıkla değişimi</w:t>
      </w:r>
    </w:p>
    <w:p w:rsidR="00F74FB1" w:rsidRDefault="00F74FB1" w:rsidP="002D3979">
      <w:pPr>
        <w:pStyle w:val="TezMetni15Satr"/>
      </w:pPr>
    </w:p>
    <w:p w:rsidR="00F74FB1" w:rsidRDefault="00F74FB1" w:rsidP="002D3979">
      <w:pPr>
        <w:pStyle w:val="TezMetni15Satr"/>
      </w:pPr>
      <w:r>
        <w:t>…………………………………………………………………………………………………………………………………………….</w:t>
      </w:r>
    </w:p>
    <w:p w:rsidR="002E61D0" w:rsidRDefault="002E61D0" w:rsidP="002D3979">
      <w:pPr>
        <w:pStyle w:val="TezMetni15Satr"/>
      </w:pPr>
    </w:p>
    <w:p w:rsidR="00753218" w:rsidRDefault="00753218" w:rsidP="00753218">
      <w:pPr>
        <w:pStyle w:val="ekil"/>
      </w:pPr>
      <w:r>
        <w:t xml:space="preserve">     </w:t>
      </w:r>
      <w:r>
        <w:rPr>
          <w:noProof/>
        </w:rPr>
        <w:drawing>
          <wp:inline distT="0" distB="0" distL="0" distR="0" wp14:anchorId="20BB5240" wp14:editId="4D4F3026">
            <wp:extent cx="2238375" cy="2171700"/>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8375" cy="2171700"/>
                    </a:xfrm>
                    <a:prstGeom prst="rect">
                      <a:avLst/>
                    </a:prstGeom>
                    <a:noFill/>
                    <a:ln>
                      <a:noFill/>
                    </a:ln>
                  </pic:spPr>
                </pic:pic>
              </a:graphicData>
            </a:graphic>
          </wp:inline>
        </w:drawing>
      </w:r>
    </w:p>
    <w:p w:rsidR="00753218" w:rsidRPr="00A94A2F" w:rsidRDefault="00753218" w:rsidP="00753218">
      <w:pPr>
        <w:jc w:val="center"/>
        <w:rPr>
          <w:sz w:val="20"/>
          <w:szCs w:val="20"/>
        </w:rPr>
      </w:pPr>
    </w:p>
    <w:p w:rsidR="00753218" w:rsidRPr="004C7992" w:rsidRDefault="00753218" w:rsidP="00753218">
      <w:pPr>
        <w:pStyle w:val="ekilAklamas"/>
      </w:pPr>
      <w:r>
        <w:rPr>
          <w:b/>
        </w:rPr>
        <w:t>Şekil 2</w:t>
      </w:r>
      <w:r w:rsidRPr="004C7992">
        <w:rPr>
          <w:b/>
        </w:rPr>
        <w:t>.</w:t>
      </w:r>
      <w:r>
        <w:rPr>
          <w:b/>
        </w:rPr>
        <w:t>2.</w:t>
      </w:r>
      <w:r w:rsidRPr="004C7992">
        <w:rPr>
          <w:b/>
        </w:rPr>
        <w:t xml:space="preserve"> </w:t>
      </w:r>
      <w:r w:rsidRPr="004C7992">
        <w:t xml:space="preserve"> </w:t>
      </w:r>
      <w:proofErr w:type="spellStart"/>
      <w:r>
        <w:t>dsfgsdf</w:t>
      </w:r>
      <w:proofErr w:type="spellEnd"/>
    </w:p>
    <w:p w:rsidR="002E61D0" w:rsidRDefault="002E61D0" w:rsidP="002D3979">
      <w:pPr>
        <w:pStyle w:val="TezMetni15Satr"/>
      </w:pPr>
    </w:p>
    <w:p w:rsidR="002E61D0" w:rsidRDefault="002E61D0" w:rsidP="008907D0">
      <w:pPr>
        <w:pStyle w:val="TezMetni15Satr"/>
      </w:pPr>
    </w:p>
    <w:p w:rsidR="002E61D0" w:rsidRDefault="002E61D0" w:rsidP="008907D0">
      <w:pPr>
        <w:pStyle w:val="TezMetni15Satr"/>
      </w:pPr>
    </w:p>
    <w:p w:rsidR="002E61D0" w:rsidRDefault="002E61D0" w:rsidP="0017101F">
      <w:pPr>
        <w:pStyle w:val="TezMetni15Satr"/>
        <w:ind w:firstLine="0"/>
      </w:pPr>
    </w:p>
    <w:p w:rsidR="0017101F" w:rsidRDefault="0017101F" w:rsidP="0017101F">
      <w:pPr>
        <w:pStyle w:val="TezMetni15Satr"/>
        <w:ind w:firstLine="0"/>
      </w:pPr>
    </w:p>
    <w:p w:rsidR="008907D0" w:rsidRPr="005B5FDE" w:rsidRDefault="008907D0" w:rsidP="008907D0">
      <w:pPr>
        <w:pStyle w:val="TezMetni15Satr"/>
      </w:pPr>
    </w:p>
    <w:p w:rsidR="0017101F" w:rsidRDefault="0017101F" w:rsidP="00222DA9">
      <w:pPr>
        <w:pStyle w:val="Balk1derece"/>
      </w:pPr>
      <w:bookmarkStart w:id="19" w:name="_Toc257628876"/>
      <w:r>
        <w:br w:type="page"/>
      </w:r>
    </w:p>
    <w:p w:rsidR="009C54A5" w:rsidRPr="005B5FDE" w:rsidRDefault="0017101F" w:rsidP="00222DA9">
      <w:pPr>
        <w:pStyle w:val="Balk1derece"/>
      </w:pPr>
      <w:bookmarkStart w:id="20" w:name="_Toc3992358"/>
      <w:r>
        <w:lastRenderedPageBreak/>
        <w:t>3</w:t>
      </w:r>
      <w:r w:rsidR="009C54A5" w:rsidRPr="005B5FDE">
        <w:t>. SONUÇ</w:t>
      </w:r>
      <w:r w:rsidR="00D41616">
        <w:t xml:space="preserve"> </w:t>
      </w:r>
      <w:r w:rsidR="009C54A5" w:rsidRPr="005B5FDE">
        <w:t>VE ÖNERİLER</w:t>
      </w:r>
      <w:bookmarkEnd w:id="19"/>
      <w:bookmarkEnd w:id="20"/>
    </w:p>
    <w:p w:rsidR="0048536E" w:rsidRDefault="00753218" w:rsidP="003E3563">
      <w:pPr>
        <w:pStyle w:val="TezMetni15Satr"/>
      </w:pPr>
      <w:r>
        <w:t>…</w:t>
      </w:r>
    </w:p>
    <w:p w:rsidR="000D6CED" w:rsidRDefault="000D6CED" w:rsidP="003E3563">
      <w:pPr>
        <w:pStyle w:val="TezMetni15Satr"/>
      </w:pPr>
    </w:p>
    <w:p w:rsidR="000D6CED" w:rsidRDefault="000D6CED" w:rsidP="003E3563">
      <w:pPr>
        <w:pStyle w:val="TezMetni15Satr"/>
      </w:pPr>
      <w:r w:rsidRPr="000D6CED">
        <w:rPr>
          <w:highlight w:val="yellow"/>
        </w:rPr>
        <w:t>Elde edilen sonuçlar grafikler ve tablolar ile verilmelidir. Her bir grafik ve tabloya yazı içinde de atıf yapılmalı, kısa yorumlar yapılmalıdır.</w:t>
      </w:r>
    </w:p>
    <w:p w:rsidR="000D6CED" w:rsidRDefault="000D6CED" w:rsidP="003E3563">
      <w:pPr>
        <w:pStyle w:val="TezMetni15Satr"/>
      </w:pPr>
      <w:r>
        <w:t xml:space="preserve">Bu projede A çalışması yapılmıştır. Buna göre X, Y, Z konularında sonuçlar elde edilmiştir. İlk olarak </w:t>
      </w:r>
      <w:proofErr w:type="spellStart"/>
      <w:r>
        <w:t>x’in</w:t>
      </w:r>
      <w:proofErr w:type="spellEnd"/>
      <w:r>
        <w:t xml:space="preserve"> </w:t>
      </w:r>
      <w:proofErr w:type="spellStart"/>
      <w:r>
        <w:t>y’e</w:t>
      </w:r>
      <w:proofErr w:type="spellEnd"/>
      <w:r>
        <w:t xml:space="preserve"> etkisi incelenmiştir. Şekil 3.1’de x ve y arasındaki ilişki rahatça görülebilir. Buna göre x arttıkça y azalmaktadır….</w:t>
      </w:r>
    </w:p>
    <w:p w:rsidR="000D6CED" w:rsidRDefault="000D6CED" w:rsidP="003E3563">
      <w:pPr>
        <w:pStyle w:val="TezMetni15Satr"/>
      </w:pPr>
    </w:p>
    <w:p w:rsidR="00753218" w:rsidRDefault="00753218" w:rsidP="00753218">
      <w:pPr>
        <w:pStyle w:val="ekil"/>
      </w:pPr>
      <w:r>
        <w:rPr>
          <w:noProof/>
        </w:rPr>
        <w:drawing>
          <wp:inline distT="0" distB="0" distL="0" distR="0" wp14:anchorId="6D71D978" wp14:editId="43B0CED9">
            <wp:extent cx="2238375" cy="2171700"/>
            <wp:effectExtent l="0" t="0" r="0" b="0"/>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8375" cy="2171700"/>
                    </a:xfrm>
                    <a:prstGeom prst="rect">
                      <a:avLst/>
                    </a:prstGeom>
                    <a:noFill/>
                    <a:ln>
                      <a:noFill/>
                    </a:ln>
                  </pic:spPr>
                </pic:pic>
              </a:graphicData>
            </a:graphic>
          </wp:inline>
        </w:drawing>
      </w:r>
    </w:p>
    <w:p w:rsidR="00753218" w:rsidRPr="00A94A2F" w:rsidRDefault="00753218" w:rsidP="00753218">
      <w:pPr>
        <w:jc w:val="center"/>
        <w:rPr>
          <w:sz w:val="20"/>
          <w:szCs w:val="20"/>
        </w:rPr>
      </w:pPr>
    </w:p>
    <w:p w:rsidR="00753218" w:rsidRPr="004C7992" w:rsidRDefault="00753218" w:rsidP="00753218">
      <w:pPr>
        <w:pStyle w:val="ekilAklamas"/>
      </w:pPr>
      <w:r>
        <w:rPr>
          <w:b/>
        </w:rPr>
        <w:t>Şekil 3</w:t>
      </w:r>
      <w:r w:rsidRPr="004C7992">
        <w:rPr>
          <w:b/>
        </w:rPr>
        <w:t>.</w:t>
      </w:r>
      <w:r>
        <w:rPr>
          <w:b/>
        </w:rPr>
        <w:t>1.</w:t>
      </w:r>
      <w:r w:rsidRPr="004C7992">
        <w:rPr>
          <w:b/>
        </w:rPr>
        <w:t xml:space="preserve"> </w:t>
      </w:r>
      <w:r w:rsidRPr="004C7992">
        <w:t xml:space="preserve"> </w:t>
      </w:r>
      <w:proofErr w:type="spellStart"/>
      <w:r>
        <w:t>dsfgsdf</w:t>
      </w:r>
      <w:proofErr w:type="spellEnd"/>
    </w:p>
    <w:p w:rsidR="00753218" w:rsidRDefault="00753218" w:rsidP="003E3563">
      <w:pPr>
        <w:pStyle w:val="TezMetni15Satr"/>
      </w:pPr>
    </w:p>
    <w:p w:rsidR="00D41616" w:rsidRPr="005B5FDE" w:rsidRDefault="0017101F" w:rsidP="00D41616">
      <w:pPr>
        <w:pStyle w:val="Balk2derece"/>
      </w:pPr>
      <w:bookmarkStart w:id="21" w:name="_Toc3992359"/>
      <w:r>
        <w:t>3</w:t>
      </w:r>
      <w:r w:rsidR="00D41616" w:rsidRPr="005B5FDE">
        <w:t>.1. Üçüncü Bölüm İkinci Derece Başlık</w:t>
      </w:r>
      <w:bookmarkEnd w:id="21"/>
    </w:p>
    <w:p w:rsidR="00753218" w:rsidRPr="00753218" w:rsidRDefault="00753218" w:rsidP="00753218">
      <w:pPr>
        <w:pStyle w:val="izelgeAklamas"/>
        <w:jc w:val="both"/>
      </w:pPr>
      <w:r w:rsidRPr="00753218">
        <w:t>……………</w:t>
      </w:r>
      <w:proofErr w:type="spellStart"/>
      <w:r w:rsidRPr="00753218">
        <w:t>jkhl</w:t>
      </w:r>
      <w:proofErr w:type="spellEnd"/>
      <w:r w:rsidRPr="00753218">
        <w:t>……….</w:t>
      </w:r>
    </w:p>
    <w:p w:rsidR="00753218" w:rsidRPr="00753218" w:rsidRDefault="00753218" w:rsidP="00753218">
      <w:pPr>
        <w:pStyle w:val="izelgeAklamas"/>
        <w:jc w:val="both"/>
      </w:pPr>
      <w:r w:rsidRPr="00753218">
        <w:t>….</w:t>
      </w:r>
    </w:p>
    <w:p w:rsidR="00753218" w:rsidRDefault="00753218" w:rsidP="00753218">
      <w:pPr>
        <w:pStyle w:val="izelgeAklamas"/>
        <w:rPr>
          <w:b/>
        </w:rPr>
      </w:pPr>
    </w:p>
    <w:p w:rsidR="00753218" w:rsidRPr="008174CF" w:rsidRDefault="00753218" w:rsidP="00753218">
      <w:pPr>
        <w:pStyle w:val="izelgeAklamas"/>
      </w:pPr>
      <w:r>
        <w:rPr>
          <w:b/>
        </w:rPr>
        <w:t>Çizelge</w:t>
      </w:r>
      <w:r w:rsidRPr="008174CF">
        <w:rPr>
          <w:b/>
        </w:rPr>
        <w:t xml:space="preserve"> </w:t>
      </w:r>
      <w:r>
        <w:rPr>
          <w:b/>
        </w:rPr>
        <w:t>3</w:t>
      </w:r>
      <w:r w:rsidRPr="008174CF">
        <w:rPr>
          <w:b/>
        </w:rPr>
        <w:t>.1</w:t>
      </w:r>
      <w:r>
        <w:rPr>
          <w:b/>
        </w:rPr>
        <w:t>.</w:t>
      </w:r>
      <w:r w:rsidRPr="008174CF">
        <w:t xml:space="preserve"> </w:t>
      </w:r>
      <w:r w:rsidRPr="00D22734">
        <w:t>Atomu oluşturan taneciklerin kütleleri ve yükleri</w:t>
      </w:r>
    </w:p>
    <w:p w:rsidR="00753218" w:rsidRPr="008174CF" w:rsidRDefault="00753218" w:rsidP="00753218">
      <w:pPr>
        <w:pStyle w:val="TezMetni10Satr"/>
      </w:pPr>
    </w:p>
    <w:tbl>
      <w:tblPr>
        <w:tblW w:w="5557" w:type="dxa"/>
        <w:jc w:val="center"/>
        <w:tblLook w:val="01E0" w:firstRow="1" w:lastRow="1" w:firstColumn="1" w:lastColumn="1" w:noHBand="0" w:noVBand="0"/>
      </w:tblPr>
      <w:tblGrid>
        <w:gridCol w:w="2100"/>
        <w:gridCol w:w="757"/>
        <w:gridCol w:w="900"/>
        <w:gridCol w:w="900"/>
        <w:gridCol w:w="900"/>
      </w:tblGrid>
      <w:tr w:rsidR="00753218" w:rsidRPr="00930CAB" w:rsidTr="007E6C44">
        <w:trPr>
          <w:jc w:val="center"/>
        </w:trPr>
        <w:tc>
          <w:tcPr>
            <w:tcW w:w="2100" w:type="dxa"/>
            <w:tcBorders>
              <w:top w:val="single" w:sz="8" w:space="0" w:color="auto"/>
              <w:bottom w:val="single" w:sz="8" w:space="0" w:color="auto"/>
            </w:tcBorders>
            <w:vAlign w:val="center"/>
          </w:tcPr>
          <w:p w:rsidR="00753218" w:rsidRPr="00D22734" w:rsidRDefault="00753218" w:rsidP="007E6C44">
            <w:pPr>
              <w:pStyle w:val="izelgeiSoldan"/>
            </w:pPr>
            <w:r w:rsidRPr="00D22734">
              <w:t>Madde</w:t>
            </w:r>
          </w:p>
        </w:tc>
        <w:tc>
          <w:tcPr>
            <w:tcW w:w="757" w:type="dxa"/>
            <w:tcBorders>
              <w:top w:val="single" w:sz="8" w:space="0" w:color="auto"/>
              <w:bottom w:val="single" w:sz="8" w:space="0" w:color="auto"/>
            </w:tcBorders>
            <w:vAlign w:val="center"/>
          </w:tcPr>
          <w:p w:rsidR="00753218" w:rsidRPr="00D22734" w:rsidRDefault="00753218" w:rsidP="007E6C44">
            <w:pPr>
              <w:pStyle w:val="izelgeiOatadan"/>
            </w:pPr>
            <w:r w:rsidRPr="00D22734">
              <w:t>F</w:t>
            </w:r>
            <w:r w:rsidRPr="00930CAB">
              <w:rPr>
                <w:vertAlign w:val="subscript"/>
              </w:rPr>
              <w:t>2</w:t>
            </w:r>
          </w:p>
        </w:tc>
        <w:tc>
          <w:tcPr>
            <w:tcW w:w="900" w:type="dxa"/>
            <w:tcBorders>
              <w:top w:val="single" w:sz="8" w:space="0" w:color="auto"/>
              <w:bottom w:val="single" w:sz="8" w:space="0" w:color="auto"/>
            </w:tcBorders>
            <w:vAlign w:val="center"/>
          </w:tcPr>
          <w:p w:rsidR="00753218" w:rsidRPr="00D22734" w:rsidRDefault="00753218" w:rsidP="007E6C44">
            <w:pPr>
              <w:pStyle w:val="izelgeiOatadan"/>
            </w:pPr>
            <w:r w:rsidRPr="00D22734">
              <w:t>Cl</w:t>
            </w:r>
            <w:r w:rsidRPr="00930CAB">
              <w:rPr>
                <w:vertAlign w:val="subscript"/>
              </w:rPr>
              <w:t>2</w:t>
            </w:r>
          </w:p>
        </w:tc>
        <w:tc>
          <w:tcPr>
            <w:tcW w:w="900" w:type="dxa"/>
            <w:tcBorders>
              <w:top w:val="single" w:sz="8" w:space="0" w:color="auto"/>
              <w:bottom w:val="single" w:sz="8" w:space="0" w:color="auto"/>
            </w:tcBorders>
            <w:vAlign w:val="center"/>
          </w:tcPr>
          <w:p w:rsidR="00753218" w:rsidRPr="00D22734" w:rsidRDefault="00753218" w:rsidP="007E6C44">
            <w:pPr>
              <w:pStyle w:val="izelgeiOatadan"/>
            </w:pPr>
            <w:r w:rsidRPr="00D22734">
              <w:t>Br</w:t>
            </w:r>
            <w:r w:rsidRPr="00930CAB">
              <w:rPr>
                <w:vertAlign w:val="subscript"/>
              </w:rPr>
              <w:t>2</w:t>
            </w:r>
          </w:p>
        </w:tc>
        <w:tc>
          <w:tcPr>
            <w:tcW w:w="900" w:type="dxa"/>
            <w:tcBorders>
              <w:top w:val="single" w:sz="8" w:space="0" w:color="auto"/>
              <w:bottom w:val="single" w:sz="8" w:space="0" w:color="auto"/>
            </w:tcBorders>
            <w:vAlign w:val="center"/>
          </w:tcPr>
          <w:p w:rsidR="00753218" w:rsidRPr="00D22734" w:rsidRDefault="00753218" w:rsidP="007E6C44">
            <w:pPr>
              <w:pStyle w:val="izelgeiOatadan"/>
            </w:pPr>
            <w:r w:rsidRPr="00D22734">
              <w:t>I</w:t>
            </w:r>
            <w:r w:rsidRPr="00930CAB">
              <w:rPr>
                <w:vertAlign w:val="subscript"/>
              </w:rPr>
              <w:t>2</w:t>
            </w:r>
          </w:p>
        </w:tc>
      </w:tr>
      <w:tr w:rsidR="00753218" w:rsidRPr="00930CAB" w:rsidTr="007E6C44">
        <w:trPr>
          <w:jc w:val="center"/>
        </w:trPr>
        <w:tc>
          <w:tcPr>
            <w:tcW w:w="2100" w:type="dxa"/>
            <w:tcBorders>
              <w:top w:val="single" w:sz="8" w:space="0" w:color="auto"/>
            </w:tcBorders>
            <w:vAlign w:val="center"/>
          </w:tcPr>
          <w:p w:rsidR="00753218" w:rsidRPr="00D22734" w:rsidRDefault="00753218" w:rsidP="007E6C44">
            <w:pPr>
              <w:pStyle w:val="izelgeiSoldan"/>
            </w:pPr>
            <w:r w:rsidRPr="00D22734">
              <w:t>Atom çapı (Å)</w:t>
            </w:r>
          </w:p>
        </w:tc>
        <w:tc>
          <w:tcPr>
            <w:tcW w:w="757" w:type="dxa"/>
            <w:tcBorders>
              <w:top w:val="single" w:sz="8" w:space="0" w:color="auto"/>
            </w:tcBorders>
            <w:vAlign w:val="center"/>
          </w:tcPr>
          <w:p w:rsidR="00753218" w:rsidRPr="00D22734" w:rsidRDefault="00753218" w:rsidP="007E6C44">
            <w:pPr>
              <w:pStyle w:val="izelgeiOatadan"/>
            </w:pPr>
            <w:r w:rsidRPr="00D22734">
              <w:t>0,57</w:t>
            </w:r>
          </w:p>
        </w:tc>
        <w:tc>
          <w:tcPr>
            <w:tcW w:w="900" w:type="dxa"/>
            <w:tcBorders>
              <w:top w:val="single" w:sz="8" w:space="0" w:color="auto"/>
            </w:tcBorders>
            <w:vAlign w:val="center"/>
          </w:tcPr>
          <w:p w:rsidR="00753218" w:rsidRPr="00D22734" w:rsidRDefault="00753218" w:rsidP="007E6C44">
            <w:pPr>
              <w:pStyle w:val="izelgeiOatadan"/>
            </w:pPr>
            <w:r w:rsidRPr="00D22734">
              <w:t>0,97</w:t>
            </w:r>
          </w:p>
        </w:tc>
        <w:tc>
          <w:tcPr>
            <w:tcW w:w="900" w:type="dxa"/>
            <w:tcBorders>
              <w:top w:val="single" w:sz="8" w:space="0" w:color="auto"/>
            </w:tcBorders>
            <w:vAlign w:val="center"/>
          </w:tcPr>
          <w:p w:rsidR="00753218" w:rsidRPr="00D22734" w:rsidRDefault="00753218" w:rsidP="007E6C44">
            <w:pPr>
              <w:pStyle w:val="izelgeiOatadan"/>
            </w:pPr>
            <w:r w:rsidRPr="00D22734">
              <w:t>1,12</w:t>
            </w:r>
          </w:p>
        </w:tc>
        <w:tc>
          <w:tcPr>
            <w:tcW w:w="900" w:type="dxa"/>
            <w:tcBorders>
              <w:top w:val="single" w:sz="8" w:space="0" w:color="auto"/>
            </w:tcBorders>
            <w:vAlign w:val="center"/>
          </w:tcPr>
          <w:p w:rsidR="00753218" w:rsidRPr="00D22734" w:rsidRDefault="00753218" w:rsidP="007E6C44">
            <w:pPr>
              <w:pStyle w:val="izelgeiOatadan"/>
            </w:pPr>
            <w:r w:rsidRPr="00D22734">
              <w:t>1,32</w:t>
            </w:r>
          </w:p>
        </w:tc>
      </w:tr>
      <w:tr w:rsidR="00753218" w:rsidRPr="00930CAB" w:rsidTr="007E6C44">
        <w:trPr>
          <w:jc w:val="center"/>
        </w:trPr>
        <w:tc>
          <w:tcPr>
            <w:tcW w:w="2100" w:type="dxa"/>
            <w:vAlign w:val="center"/>
          </w:tcPr>
          <w:p w:rsidR="00753218" w:rsidRPr="00D22734" w:rsidRDefault="00753218" w:rsidP="007E6C44">
            <w:pPr>
              <w:pStyle w:val="izelgeiSoldan"/>
            </w:pPr>
            <w:r w:rsidRPr="00D22734">
              <w:t>Kaynama noktası (</w:t>
            </w:r>
            <w:r w:rsidRPr="00930CAB">
              <w:sym w:font="Symbol" w:char="00B0"/>
            </w:r>
            <w:r w:rsidRPr="00D22734">
              <w:t>C)</w:t>
            </w:r>
          </w:p>
        </w:tc>
        <w:tc>
          <w:tcPr>
            <w:tcW w:w="757" w:type="dxa"/>
            <w:vAlign w:val="center"/>
          </w:tcPr>
          <w:p w:rsidR="00753218" w:rsidRPr="00D22734" w:rsidRDefault="00753218" w:rsidP="007E6C44">
            <w:pPr>
              <w:pStyle w:val="izelgeiOatadan"/>
            </w:pPr>
            <w:r w:rsidRPr="00930CAB">
              <w:sym w:font="Symbol" w:char="002D"/>
            </w:r>
            <w:r w:rsidRPr="00D22734">
              <w:t>188</w:t>
            </w:r>
          </w:p>
        </w:tc>
        <w:tc>
          <w:tcPr>
            <w:tcW w:w="900" w:type="dxa"/>
            <w:vAlign w:val="center"/>
          </w:tcPr>
          <w:p w:rsidR="00753218" w:rsidRPr="00D22734" w:rsidRDefault="00753218" w:rsidP="007E6C44">
            <w:pPr>
              <w:pStyle w:val="izelgeiOatadan"/>
            </w:pPr>
            <w:r w:rsidRPr="00930CAB">
              <w:sym w:font="Symbol" w:char="002D"/>
            </w:r>
            <w:r w:rsidRPr="00D22734">
              <w:t>34</w:t>
            </w:r>
          </w:p>
        </w:tc>
        <w:tc>
          <w:tcPr>
            <w:tcW w:w="900" w:type="dxa"/>
            <w:vAlign w:val="center"/>
          </w:tcPr>
          <w:p w:rsidR="00753218" w:rsidRPr="00D22734" w:rsidRDefault="00753218" w:rsidP="007E6C44">
            <w:pPr>
              <w:pStyle w:val="izelgeiOatadan"/>
            </w:pPr>
            <w:r w:rsidRPr="00D22734">
              <w:t>59</w:t>
            </w:r>
          </w:p>
        </w:tc>
        <w:tc>
          <w:tcPr>
            <w:tcW w:w="900" w:type="dxa"/>
            <w:vAlign w:val="center"/>
          </w:tcPr>
          <w:p w:rsidR="00753218" w:rsidRPr="00D22734" w:rsidRDefault="00753218" w:rsidP="007E6C44">
            <w:pPr>
              <w:pStyle w:val="izelgeiOatadan"/>
            </w:pPr>
            <w:r w:rsidRPr="00D22734">
              <w:t>184</w:t>
            </w:r>
          </w:p>
        </w:tc>
      </w:tr>
      <w:tr w:rsidR="00753218" w:rsidRPr="00930CAB" w:rsidTr="007E6C44">
        <w:trPr>
          <w:jc w:val="center"/>
        </w:trPr>
        <w:tc>
          <w:tcPr>
            <w:tcW w:w="2100" w:type="dxa"/>
            <w:tcBorders>
              <w:bottom w:val="single" w:sz="8" w:space="0" w:color="auto"/>
            </w:tcBorders>
            <w:vAlign w:val="center"/>
          </w:tcPr>
          <w:p w:rsidR="00753218" w:rsidRPr="00D22734" w:rsidRDefault="00753218" w:rsidP="007E6C44">
            <w:pPr>
              <w:pStyle w:val="izelgeiSoldan"/>
            </w:pPr>
            <w:r w:rsidRPr="00D22734">
              <w:t>Standart şartlardaki fiziksel hali</w:t>
            </w:r>
          </w:p>
        </w:tc>
        <w:tc>
          <w:tcPr>
            <w:tcW w:w="757" w:type="dxa"/>
            <w:tcBorders>
              <w:bottom w:val="single" w:sz="8" w:space="0" w:color="auto"/>
            </w:tcBorders>
            <w:vAlign w:val="center"/>
          </w:tcPr>
          <w:p w:rsidR="00753218" w:rsidRPr="00D22734" w:rsidRDefault="00753218" w:rsidP="007E6C44">
            <w:pPr>
              <w:pStyle w:val="izelgeiOatadan"/>
            </w:pPr>
            <w:proofErr w:type="gramStart"/>
            <w:r w:rsidRPr="00D22734">
              <w:t>gaz</w:t>
            </w:r>
            <w:proofErr w:type="gramEnd"/>
          </w:p>
        </w:tc>
        <w:tc>
          <w:tcPr>
            <w:tcW w:w="900" w:type="dxa"/>
            <w:tcBorders>
              <w:bottom w:val="single" w:sz="8" w:space="0" w:color="auto"/>
            </w:tcBorders>
            <w:vAlign w:val="center"/>
          </w:tcPr>
          <w:p w:rsidR="00753218" w:rsidRPr="00D22734" w:rsidRDefault="00753218" w:rsidP="007E6C44">
            <w:pPr>
              <w:pStyle w:val="izelgeiOatadan"/>
            </w:pPr>
            <w:proofErr w:type="gramStart"/>
            <w:r w:rsidRPr="00D22734">
              <w:t>gaz</w:t>
            </w:r>
            <w:proofErr w:type="gramEnd"/>
          </w:p>
        </w:tc>
        <w:tc>
          <w:tcPr>
            <w:tcW w:w="900" w:type="dxa"/>
            <w:tcBorders>
              <w:bottom w:val="single" w:sz="8" w:space="0" w:color="auto"/>
            </w:tcBorders>
            <w:vAlign w:val="center"/>
          </w:tcPr>
          <w:p w:rsidR="00753218" w:rsidRPr="00D22734" w:rsidRDefault="00753218" w:rsidP="007E6C44">
            <w:pPr>
              <w:pStyle w:val="izelgeiOatadan"/>
            </w:pPr>
            <w:proofErr w:type="gramStart"/>
            <w:r w:rsidRPr="00D22734">
              <w:t>sıvı</w:t>
            </w:r>
            <w:proofErr w:type="gramEnd"/>
          </w:p>
        </w:tc>
        <w:tc>
          <w:tcPr>
            <w:tcW w:w="900" w:type="dxa"/>
            <w:tcBorders>
              <w:bottom w:val="single" w:sz="8" w:space="0" w:color="auto"/>
            </w:tcBorders>
            <w:vAlign w:val="center"/>
          </w:tcPr>
          <w:p w:rsidR="00753218" w:rsidRPr="00D22734" w:rsidRDefault="00753218" w:rsidP="007E6C44">
            <w:pPr>
              <w:pStyle w:val="izelgeiOatadan"/>
            </w:pPr>
            <w:proofErr w:type="gramStart"/>
            <w:r w:rsidRPr="00D22734">
              <w:t>katı</w:t>
            </w:r>
            <w:proofErr w:type="gramEnd"/>
          </w:p>
        </w:tc>
      </w:tr>
    </w:tbl>
    <w:p w:rsidR="00753218" w:rsidRPr="008174CF" w:rsidRDefault="00753218" w:rsidP="00753218">
      <w:pPr>
        <w:pStyle w:val="Dipnot"/>
      </w:pPr>
      <w:r>
        <w:t xml:space="preserve">                             </w:t>
      </w:r>
      <w:r w:rsidRPr="008174CF">
        <w:t>Dipnot</w:t>
      </w:r>
      <w:r>
        <w:t xml:space="preserve"> (varsa)</w:t>
      </w:r>
    </w:p>
    <w:p w:rsidR="00D41616" w:rsidRPr="005B5FDE" w:rsidRDefault="00D41616" w:rsidP="0017101F">
      <w:pPr>
        <w:pStyle w:val="TezMetni15Satr"/>
        <w:ind w:firstLine="0"/>
      </w:pPr>
    </w:p>
    <w:p w:rsidR="00D41616" w:rsidRPr="005B5FDE" w:rsidRDefault="0017101F" w:rsidP="00D41616">
      <w:pPr>
        <w:pStyle w:val="Balk3derece"/>
      </w:pPr>
      <w:bookmarkStart w:id="22" w:name="_Toc3992360"/>
      <w:r>
        <w:t>3</w:t>
      </w:r>
      <w:r w:rsidR="00D41616" w:rsidRPr="005B5FDE">
        <w:t>.1.1. Üçüncü bölüm üçüncü derece başlık</w:t>
      </w:r>
      <w:bookmarkEnd w:id="22"/>
    </w:p>
    <w:p w:rsidR="00D41616" w:rsidRPr="005B5FDE" w:rsidRDefault="00D41616" w:rsidP="00D41616">
      <w:pPr>
        <w:pStyle w:val="TezMetni15Satr"/>
      </w:pPr>
    </w:p>
    <w:p w:rsidR="00D41616" w:rsidRPr="005B5FDE" w:rsidRDefault="00D41616" w:rsidP="00D41616">
      <w:pPr>
        <w:pStyle w:val="TezMetni15Satr"/>
      </w:pPr>
    </w:p>
    <w:p w:rsidR="00D41616" w:rsidRPr="005B5FDE" w:rsidRDefault="00D41616" w:rsidP="00D41616">
      <w:pPr>
        <w:pStyle w:val="TezMetni15Satr"/>
      </w:pPr>
    </w:p>
    <w:p w:rsidR="002E61D0" w:rsidRDefault="002E61D0" w:rsidP="00AF19ED">
      <w:pPr>
        <w:pStyle w:val="TezMetni15Satr"/>
        <w:ind w:firstLine="0"/>
      </w:pPr>
    </w:p>
    <w:p w:rsidR="00E0198A" w:rsidRPr="005B5FDE" w:rsidRDefault="00E0198A" w:rsidP="003E3563">
      <w:pPr>
        <w:pStyle w:val="TezMetni15Satr"/>
      </w:pPr>
    </w:p>
    <w:p w:rsidR="00AC3478" w:rsidRPr="005B5FDE" w:rsidRDefault="00AC3478" w:rsidP="00222DA9">
      <w:pPr>
        <w:pStyle w:val="Balk1derece"/>
      </w:pPr>
      <w:bookmarkStart w:id="23" w:name="_Toc257628877"/>
      <w:bookmarkStart w:id="24" w:name="_Toc3992361"/>
      <w:r w:rsidRPr="005B5FDE">
        <w:lastRenderedPageBreak/>
        <w:t>KAYNAKLAR</w:t>
      </w:r>
      <w:bookmarkEnd w:id="23"/>
      <w:bookmarkEnd w:id="24"/>
    </w:p>
    <w:p w:rsidR="0048536E" w:rsidRDefault="0048536E" w:rsidP="009B09D1">
      <w:pPr>
        <w:pStyle w:val="KaynaklarListesi"/>
      </w:pPr>
    </w:p>
    <w:p w:rsidR="006A5104" w:rsidRDefault="006A5104" w:rsidP="007D5CD1">
      <w:pPr>
        <w:pStyle w:val="KaynaklarListesi"/>
        <w:ind w:left="0" w:firstLine="0"/>
      </w:pPr>
    </w:p>
    <w:p w:rsidR="006A5104" w:rsidRDefault="006A5104" w:rsidP="007D5CD1">
      <w:pPr>
        <w:pStyle w:val="KaynaklarListesi"/>
        <w:ind w:left="0" w:firstLine="0"/>
      </w:pPr>
      <w:bookmarkStart w:id="25" w:name="_GoBack"/>
      <w:bookmarkEnd w:id="25"/>
      <w:r w:rsidRPr="00574F62">
        <w:t>Anonim</w:t>
      </w:r>
      <w:r>
        <w:t xml:space="preserve">, </w:t>
      </w:r>
      <w:r w:rsidRPr="00574F62">
        <w:t>2006</w:t>
      </w:r>
      <w:r>
        <w:t xml:space="preserve">, </w:t>
      </w:r>
      <w:r w:rsidRPr="00574F62">
        <w:t>Tarım istatistikleri özeti</w:t>
      </w:r>
      <w:r>
        <w:t>,</w:t>
      </w:r>
      <w:r w:rsidRPr="00574F62">
        <w:t xml:space="preserve"> DİE Yayınları, No;12, Ankara, 22-23.</w:t>
      </w:r>
    </w:p>
    <w:p w:rsidR="006A5104" w:rsidRDefault="006A5104" w:rsidP="006A5104">
      <w:pPr>
        <w:pStyle w:val="KaynaklarListesi"/>
      </w:pPr>
    </w:p>
    <w:p w:rsidR="006A5104" w:rsidRDefault="006A5104" w:rsidP="006A5104">
      <w:pPr>
        <w:pStyle w:val="KaynaklarListesi"/>
      </w:pPr>
      <w:proofErr w:type="spellStart"/>
      <w:r w:rsidRPr="00574F62">
        <w:t>Anonymous</w:t>
      </w:r>
      <w:proofErr w:type="spellEnd"/>
      <w:r>
        <w:t xml:space="preserve">, </w:t>
      </w:r>
      <w:r w:rsidRPr="00574F62">
        <w:t>1989</w:t>
      </w:r>
      <w:r>
        <w:t>,</w:t>
      </w:r>
      <w:r w:rsidRPr="00574F62">
        <w:t xml:space="preserve"> Farm </w:t>
      </w:r>
      <w:proofErr w:type="spellStart"/>
      <w:r w:rsidRPr="00574F62">
        <w:t>accountancy</w:t>
      </w:r>
      <w:proofErr w:type="spellEnd"/>
      <w:r w:rsidRPr="00574F62">
        <w:t xml:space="preserve"> data network, an A-Z of </w:t>
      </w:r>
      <w:proofErr w:type="spellStart"/>
      <w:r w:rsidRPr="00574F62">
        <w:t>methodology</w:t>
      </w:r>
      <w:proofErr w:type="spellEnd"/>
      <w:r w:rsidRPr="00574F62">
        <w:t xml:space="preserve">” </w:t>
      </w:r>
      <w:proofErr w:type="spellStart"/>
      <w:r w:rsidRPr="00574F62">
        <w:t>Commission</w:t>
      </w:r>
      <w:proofErr w:type="spellEnd"/>
      <w:r w:rsidRPr="00574F62">
        <w:t xml:space="preserve"> Report of </w:t>
      </w:r>
      <w:proofErr w:type="spellStart"/>
      <w:r w:rsidRPr="00574F62">
        <w:t>the</w:t>
      </w:r>
      <w:proofErr w:type="spellEnd"/>
      <w:r w:rsidRPr="00574F62">
        <w:t xml:space="preserve"> EC, </w:t>
      </w:r>
      <w:proofErr w:type="spellStart"/>
      <w:r w:rsidRPr="00574F62">
        <w:t>Brussels</w:t>
      </w:r>
      <w:proofErr w:type="spellEnd"/>
      <w:r w:rsidRPr="00574F62">
        <w:t>, 16-19.</w:t>
      </w:r>
    </w:p>
    <w:p w:rsidR="006A5104" w:rsidRDefault="006A5104" w:rsidP="006A5104">
      <w:pPr>
        <w:pStyle w:val="KaynaklarListesi"/>
      </w:pPr>
    </w:p>
    <w:p w:rsidR="006A5104" w:rsidRDefault="006A5104" w:rsidP="006A5104">
      <w:pPr>
        <w:pStyle w:val="KaynaklarListesi"/>
      </w:pPr>
      <w:proofErr w:type="spellStart"/>
      <w:r w:rsidRPr="00574F62">
        <w:t>Corliss</w:t>
      </w:r>
      <w:proofErr w:type="spellEnd"/>
      <w:r w:rsidRPr="00574F62">
        <w:t>, R</w:t>
      </w:r>
      <w:proofErr w:type="gramStart"/>
      <w:r w:rsidRPr="00574F62">
        <w:t>.</w:t>
      </w:r>
      <w:r>
        <w:t>,</w:t>
      </w:r>
      <w:proofErr w:type="gramEnd"/>
      <w:r w:rsidRPr="00EA26F7">
        <w:t xml:space="preserve"> </w:t>
      </w:r>
      <w:r w:rsidRPr="00574F62">
        <w:t>1993</w:t>
      </w:r>
      <w:r>
        <w:t>,</w:t>
      </w:r>
      <w:r w:rsidRPr="00574F62">
        <w:t xml:space="preserve">  </w:t>
      </w:r>
      <w:r w:rsidRPr="00574F62">
        <w:rPr>
          <w:i/>
        </w:rPr>
        <w:t xml:space="preserve">Pacific </w:t>
      </w:r>
      <w:proofErr w:type="spellStart"/>
      <w:r w:rsidRPr="00574F62">
        <w:rPr>
          <w:i/>
        </w:rPr>
        <w:t>Overtures</w:t>
      </w:r>
      <w:proofErr w:type="spellEnd"/>
      <w:r w:rsidRPr="00574F62">
        <w:rPr>
          <w:i/>
        </w:rPr>
        <w:t xml:space="preserve"> Times</w:t>
      </w:r>
      <w:r w:rsidRPr="00574F62">
        <w:t>, 142 (11)</w:t>
      </w:r>
      <w:r>
        <w:t>,</w:t>
      </w:r>
      <w:r w:rsidRPr="00574F62">
        <w:t xml:space="preserve"> 68-70.</w:t>
      </w:r>
    </w:p>
    <w:p w:rsidR="006A5104" w:rsidRDefault="006A5104" w:rsidP="006A5104">
      <w:pPr>
        <w:pStyle w:val="KaynaklarListesi"/>
      </w:pPr>
    </w:p>
    <w:p w:rsidR="006A5104" w:rsidRDefault="006A5104" w:rsidP="006A5104">
      <w:pPr>
        <w:pStyle w:val="KaynaklarListesi"/>
      </w:pPr>
      <w:proofErr w:type="spellStart"/>
      <w:r w:rsidRPr="00574F62">
        <w:t>Dasgupta</w:t>
      </w:r>
      <w:proofErr w:type="spellEnd"/>
      <w:r w:rsidRPr="00574F62">
        <w:t>, D</w:t>
      </w:r>
      <w:proofErr w:type="gramStart"/>
      <w:r w:rsidRPr="00574F62">
        <w:t>.</w:t>
      </w:r>
      <w:r>
        <w:t>,</w:t>
      </w:r>
      <w:proofErr w:type="gramEnd"/>
      <w:r>
        <w:t xml:space="preserve"> </w:t>
      </w:r>
      <w:r w:rsidRPr="00574F62">
        <w:t>1998</w:t>
      </w:r>
      <w:r>
        <w:t>,</w:t>
      </w:r>
      <w:r w:rsidRPr="00574F62">
        <w:t xml:space="preserve"> </w:t>
      </w:r>
      <w:proofErr w:type="spellStart"/>
      <w:r w:rsidRPr="00574F62">
        <w:t>Artificial</w:t>
      </w:r>
      <w:proofErr w:type="spellEnd"/>
      <w:r w:rsidRPr="00574F62">
        <w:t xml:space="preserve"> </w:t>
      </w:r>
      <w:proofErr w:type="spellStart"/>
      <w:r w:rsidRPr="00574F62">
        <w:t>immune</w:t>
      </w:r>
      <w:proofErr w:type="spellEnd"/>
      <w:r>
        <w:t xml:space="preserve"> </w:t>
      </w:r>
      <w:proofErr w:type="spellStart"/>
      <w:r>
        <w:t>systems</w:t>
      </w:r>
      <w:proofErr w:type="spellEnd"/>
      <w:r>
        <w:t xml:space="preserve"> </w:t>
      </w:r>
      <w:proofErr w:type="spellStart"/>
      <w:r>
        <w:t>and</w:t>
      </w:r>
      <w:proofErr w:type="spellEnd"/>
      <w:r>
        <w:t xml:space="preserve"> </w:t>
      </w:r>
      <w:proofErr w:type="spellStart"/>
      <w:r>
        <w:t>their</w:t>
      </w:r>
      <w:proofErr w:type="spellEnd"/>
      <w:r>
        <w:t xml:space="preserve"> </w:t>
      </w:r>
      <w:proofErr w:type="spellStart"/>
      <w:r>
        <w:t>applications</w:t>
      </w:r>
      <w:proofErr w:type="spellEnd"/>
      <w:r w:rsidRPr="00574F62">
        <w:t xml:space="preserve">, </w:t>
      </w:r>
      <w:proofErr w:type="spellStart"/>
      <w:r w:rsidRPr="00574F62">
        <w:rPr>
          <w:i/>
        </w:rPr>
        <w:t>Springer-Verlag</w:t>
      </w:r>
      <w:proofErr w:type="spellEnd"/>
      <w:r w:rsidRPr="00574F62">
        <w:t xml:space="preserve">, Berlin - </w:t>
      </w:r>
      <w:proofErr w:type="spellStart"/>
      <w:r w:rsidRPr="00574F62">
        <w:t>Heidelnerg</w:t>
      </w:r>
      <w:proofErr w:type="spellEnd"/>
      <w:r w:rsidRPr="00574F62">
        <w:t>, 45-52.</w:t>
      </w:r>
    </w:p>
    <w:p w:rsidR="006A5104" w:rsidRDefault="006A5104" w:rsidP="006A5104">
      <w:pPr>
        <w:pStyle w:val="KaynaklarListesi"/>
      </w:pPr>
    </w:p>
    <w:p w:rsidR="006A5104" w:rsidRDefault="006A5104" w:rsidP="006A5104">
      <w:pPr>
        <w:pStyle w:val="KaynaklarListesi"/>
      </w:pPr>
      <w:r w:rsidRPr="00574F62">
        <w:t xml:space="preserve">De Castro, L. N. </w:t>
      </w:r>
      <w:proofErr w:type="spellStart"/>
      <w:r w:rsidRPr="00574F62">
        <w:t>and</w:t>
      </w:r>
      <w:proofErr w:type="spellEnd"/>
      <w:r w:rsidRPr="00574F62">
        <w:t xml:space="preserve"> </w:t>
      </w:r>
      <w:proofErr w:type="spellStart"/>
      <w:r w:rsidRPr="00574F62">
        <w:t>Von</w:t>
      </w:r>
      <w:proofErr w:type="spellEnd"/>
      <w:r w:rsidRPr="00574F62">
        <w:t xml:space="preserve"> </w:t>
      </w:r>
      <w:proofErr w:type="spellStart"/>
      <w:r w:rsidRPr="00574F62">
        <w:t>Zuben</w:t>
      </w:r>
      <w:proofErr w:type="spellEnd"/>
      <w:r w:rsidRPr="00574F62">
        <w:t>, F. J</w:t>
      </w:r>
      <w:proofErr w:type="gramStart"/>
      <w:r w:rsidRPr="00574F62">
        <w:t>.</w:t>
      </w:r>
      <w:r>
        <w:t>,</w:t>
      </w:r>
      <w:proofErr w:type="gramEnd"/>
      <w:r>
        <w:t xml:space="preserve"> </w:t>
      </w:r>
      <w:r w:rsidRPr="00574F62">
        <w:t>2000</w:t>
      </w:r>
      <w:r>
        <w:t xml:space="preserve">, </w:t>
      </w:r>
      <w:r w:rsidRPr="00574F62">
        <w:t xml:space="preserve"> </w:t>
      </w:r>
      <w:proofErr w:type="spellStart"/>
      <w:r w:rsidRPr="00574F62">
        <w:t>Artificial</w:t>
      </w:r>
      <w:proofErr w:type="spellEnd"/>
      <w:r w:rsidRPr="00574F62">
        <w:t xml:space="preserve"> </w:t>
      </w:r>
      <w:proofErr w:type="spellStart"/>
      <w:r w:rsidRPr="00574F62">
        <w:t>immune</w:t>
      </w:r>
      <w:proofErr w:type="spellEnd"/>
      <w:r w:rsidRPr="00574F62">
        <w:t xml:space="preserve"> </w:t>
      </w:r>
      <w:proofErr w:type="spellStart"/>
      <w:r w:rsidRPr="00574F62">
        <w:t>systems</w:t>
      </w:r>
      <w:proofErr w:type="spellEnd"/>
      <w:r w:rsidRPr="00574F62">
        <w:t xml:space="preserve">: </w:t>
      </w:r>
      <w:proofErr w:type="spellStart"/>
      <w:r w:rsidRPr="00574F62">
        <w:t>Part</w:t>
      </w:r>
      <w:proofErr w:type="spellEnd"/>
      <w:r w:rsidRPr="00574F62">
        <w:t xml:space="preserve"> I- Basic </w:t>
      </w:r>
      <w:proofErr w:type="spellStart"/>
      <w:r w:rsidRPr="00574F62">
        <w:t>theory</w:t>
      </w:r>
      <w:proofErr w:type="spellEnd"/>
      <w:r w:rsidRPr="00574F62">
        <w:t xml:space="preserve"> </w:t>
      </w:r>
      <w:proofErr w:type="spellStart"/>
      <w:r w:rsidRPr="00574F62">
        <w:t>and</w:t>
      </w:r>
      <w:proofErr w:type="spellEnd"/>
      <w:r w:rsidRPr="00574F62">
        <w:t xml:space="preserve"> </w:t>
      </w:r>
      <w:proofErr w:type="spellStart"/>
      <w:r w:rsidRPr="00574F62">
        <w:t>applications</w:t>
      </w:r>
      <w:proofErr w:type="spellEnd"/>
      <w:r w:rsidRPr="00574F62">
        <w:t xml:space="preserve">, </w:t>
      </w:r>
      <w:r w:rsidRPr="00574F62">
        <w:rPr>
          <w:i/>
        </w:rPr>
        <w:t xml:space="preserve"> DCA-RT 02/00</w:t>
      </w:r>
      <w:r w:rsidRPr="00574F62">
        <w:t xml:space="preserve">, </w:t>
      </w:r>
      <w:proofErr w:type="spellStart"/>
      <w:r w:rsidRPr="00574F62">
        <w:rPr>
          <w:i/>
        </w:rPr>
        <w:t>Brasil</w:t>
      </w:r>
      <w:proofErr w:type="spellEnd"/>
      <w:r w:rsidRPr="00574F62">
        <w:t>, 23-28.</w:t>
      </w:r>
    </w:p>
    <w:p w:rsidR="006A5104" w:rsidRDefault="006A5104" w:rsidP="006A5104">
      <w:pPr>
        <w:pStyle w:val="KaynaklarListesi"/>
      </w:pPr>
    </w:p>
    <w:p w:rsidR="006A5104" w:rsidRDefault="006A5104" w:rsidP="006A5104">
      <w:pPr>
        <w:pStyle w:val="KaynaklarListesi"/>
      </w:pPr>
      <w:r w:rsidRPr="00574F62">
        <w:t>Güneş, S. ve Polat, K.</w:t>
      </w:r>
      <w:r>
        <w:t xml:space="preserve">, </w:t>
      </w:r>
      <w:r w:rsidRPr="00574F62">
        <w:t>2009</w:t>
      </w:r>
      <w:r>
        <w:t>,</w:t>
      </w:r>
      <w:r w:rsidRPr="00574F62">
        <w:t xml:space="preserve"> Elektrokardiyogram (EKG) aritmi teşhisinde en az kareli destek vektör makinaları kullanımına dayalı medikal teşhis destek sistemi, </w:t>
      </w:r>
      <w:r w:rsidRPr="00574F62">
        <w:rPr>
          <w:i/>
        </w:rPr>
        <w:t>13.</w:t>
      </w:r>
      <w:r w:rsidRPr="00574F62">
        <w:t xml:space="preserve"> </w:t>
      </w:r>
      <w:r w:rsidRPr="00574F62">
        <w:rPr>
          <w:i/>
        </w:rPr>
        <w:t>Biyomedikal Mühendisliği Ulusal Toplantısı, BİYOMUT-2009</w:t>
      </w:r>
      <w:r w:rsidRPr="00574F62">
        <w:t>, İstanbul, 170-173.</w:t>
      </w:r>
    </w:p>
    <w:p w:rsidR="006A5104" w:rsidRDefault="006A5104" w:rsidP="006A5104">
      <w:pPr>
        <w:pStyle w:val="KaynaklarListesi"/>
      </w:pPr>
    </w:p>
    <w:p w:rsidR="006A5104" w:rsidRDefault="006A5104" w:rsidP="006A5104">
      <w:pPr>
        <w:pStyle w:val="KaynaklarListesi"/>
        <w:rPr>
          <w:color w:val="0000FF"/>
        </w:rPr>
      </w:pPr>
      <w:r w:rsidRPr="003A3292">
        <w:rPr>
          <w:color w:val="0000FF"/>
          <w:highlight w:val="yellow"/>
        </w:rPr>
        <w:t>Diğer örneklenmeyen kaynakları benzer şekilde yazınız.</w:t>
      </w:r>
    </w:p>
    <w:p w:rsidR="008B63AD" w:rsidRDefault="008B63AD" w:rsidP="002E61D0">
      <w:pPr>
        <w:pStyle w:val="KaynaklarListesi"/>
      </w:pPr>
    </w:p>
    <w:p w:rsidR="002E61D0" w:rsidRDefault="002E61D0" w:rsidP="002E61D0">
      <w:pPr>
        <w:pStyle w:val="KaynaklarListesi"/>
      </w:pPr>
    </w:p>
    <w:p w:rsidR="002E61D0" w:rsidRDefault="002E61D0" w:rsidP="002E61D0">
      <w:pPr>
        <w:pStyle w:val="KaynaklarListesi"/>
      </w:pPr>
    </w:p>
    <w:p w:rsidR="002E61D0" w:rsidRPr="005B5FDE" w:rsidRDefault="002E61D0" w:rsidP="003F048A">
      <w:pPr>
        <w:pStyle w:val="KaynaklarListesi"/>
        <w:ind w:left="0" w:firstLine="0"/>
      </w:pPr>
    </w:p>
    <w:sectPr w:rsidR="002E61D0" w:rsidRPr="005B5FDE" w:rsidSect="002E61D0">
      <w:headerReference w:type="default" r:id="rId13"/>
      <w:footerReference w:type="default" r:id="rId14"/>
      <w:pgSz w:w="11906" w:h="16838" w:code="9"/>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1950" w:rsidRDefault="00C61950">
      <w:r>
        <w:separator/>
      </w:r>
    </w:p>
  </w:endnote>
  <w:endnote w:type="continuationSeparator" w:id="0">
    <w:p w:rsidR="00C61950" w:rsidRDefault="00C61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0002AFF" w:usb1="C000247B" w:usb2="00000009" w:usb3="00000000" w:csb0="000001FF" w:csb1="00000000"/>
  </w:font>
  <w:font w:name="Times-Bold">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2185" w:rsidRDefault="00682185" w:rsidP="008224FE">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end"/>
    </w:r>
  </w:p>
  <w:p w:rsidR="00682185" w:rsidRDefault="00682185">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2185" w:rsidRDefault="00682185" w:rsidP="008224FE">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separate"/>
    </w:r>
    <w:r w:rsidR="007D5CD1">
      <w:rPr>
        <w:rStyle w:val="SayfaNumaras"/>
        <w:noProof/>
      </w:rPr>
      <w:t>vii</w:t>
    </w:r>
    <w:r>
      <w:rPr>
        <w:rStyle w:val="SayfaNumaras"/>
      </w:rPr>
      <w:fldChar w:fldCharType="end"/>
    </w:r>
  </w:p>
  <w:p w:rsidR="00682185" w:rsidRDefault="00682185">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2185" w:rsidRDefault="00682185">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1950" w:rsidRDefault="00C61950">
      <w:r>
        <w:separator/>
      </w:r>
    </w:p>
  </w:footnote>
  <w:footnote w:type="continuationSeparator" w:id="0">
    <w:p w:rsidR="00C61950" w:rsidRDefault="00C619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61D0" w:rsidRDefault="002E61D0" w:rsidP="00413BCE">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rsidR="002E61D0" w:rsidRDefault="002E61D0" w:rsidP="002E61D0">
    <w:pPr>
      <w:pStyle w:val="stbilgi"/>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C54A5" w:rsidRDefault="009C54A5" w:rsidP="009C54A5">
    <w:pPr>
      <w:pStyle w:val="stbilgi"/>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2185" w:rsidRDefault="00682185" w:rsidP="009C54A5">
    <w:pPr>
      <w:pStyle w:val="stbilgi"/>
      <w:ind w:right="360"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61D0" w:rsidRDefault="002E61D0" w:rsidP="00413BCE">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sidR="007D5CD1">
      <w:rPr>
        <w:rStyle w:val="SayfaNumaras"/>
        <w:noProof/>
      </w:rPr>
      <w:t>5</w:t>
    </w:r>
    <w:r>
      <w:rPr>
        <w:rStyle w:val="SayfaNumaras"/>
      </w:rPr>
      <w:fldChar w:fldCharType="end"/>
    </w:r>
  </w:p>
  <w:p w:rsidR="00890432" w:rsidRDefault="00890432" w:rsidP="009C54A5">
    <w:pPr>
      <w:pStyle w:val="stbilgi"/>
      <w:ind w:right="360"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1002" w:allStyles="0" w:customStyles="1"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45C"/>
    <w:rsid w:val="00006019"/>
    <w:rsid w:val="00011FDF"/>
    <w:rsid w:val="000142AE"/>
    <w:rsid w:val="00023CEF"/>
    <w:rsid w:val="00025DB2"/>
    <w:rsid w:val="0005396C"/>
    <w:rsid w:val="000547FE"/>
    <w:rsid w:val="00055CAC"/>
    <w:rsid w:val="000573BE"/>
    <w:rsid w:val="00061689"/>
    <w:rsid w:val="00064F85"/>
    <w:rsid w:val="00066A1F"/>
    <w:rsid w:val="00077849"/>
    <w:rsid w:val="00083A7F"/>
    <w:rsid w:val="00086ABE"/>
    <w:rsid w:val="000902BA"/>
    <w:rsid w:val="00094893"/>
    <w:rsid w:val="00096F95"/>
    <w:rsid w:val="000B623B"/>
    <w:rsid w:val="000D6CED"/>
    <w:rsid w:val="000E1599"/>
    <w:rsid w:val="000E1877"/>
    <w:rsid w:val="000F57AB"/>
    <w:rsid w:val="0014110E"/>
    <w:rsid w:val="00141459"/>
    <w:rsid w:val="00141F66"/>
    <w:rsid w:val="0017101F"/>
    <w:rsid w:val="0017133E"/>
    <w:rsid w:val="00171A34"/>
    <w:rsid w:val="001778D6"/>
    <w:rsid w:val="00187637"/>
    <w:rsid w:val="00197430"/>
    <w:rsid w:val="001A0260"/>
    <w:rsid w:val="001A027A"/>
    <w:rsid w:val="001A621C"/>
    <w:rsid w:val="001B7526"/>
    <w:rsid w:val="001C06BF"/>
    <w:rsid w:val="001C5710"/>
    <w:rsid w:val="001D5993"/>
    <w:rsid w:val="001D696B"/>
    <w:rsid w:val="001D6E82"/>
    <w:rsid w:val="00201BB3"/>
    <w:rsid w:val="00222DA9"/>
    <w:rsid w:val="00233316"/>
    <w:rsid w:val="00243855"/>
    <w:rsid w:val="002803A4"/>
    <w:rsid w:val="00286432"/>
    <w:rsid w:val="00291586"/>
    <w:rsid w:val="00291B73"/>
    <w:rsid w:val="002B3D6A"/>
    <w:rsid w:val="002D3979"/>
    <w:rsid w:val="002E61D0"/>
    <w:rsid w:val="002F64F9"/>
    <w:rsid w:val="00340FD6"/>
    <w:rsid w:val="00355DD5"/>
    <w:rsid w:val="003619F2"/>
    <w:rsid w:val="00362CFE"/>
    <w:rsid w:val="00364B0E"/>
    <w:rsid w:val="003657B2"/>
    <w:rsid w:val="003663DB"/>
    <w:rsid w:val="0036737C"/>
    <w:rsid w:val="00373798"/>
    <w:rsid w:val="00382A89"/>
    <w:rsid w:val="00384EF4"/>
    <w:rsid w:val="00386CD6"/>
    <w:rsid w:val="003940CB"/>
    <w:rsid w:val="003A3292"/>
    <w:rsid w:val="003B3695"/>
    <w:rsid w:val="003B4C83"/>
    <w:rsid w:val="003E3563"/>
    <w:rsid w:val="003E4CBF"/>
    <w:rsid w:val="003E5D92"/>
    <w:rsid w:val="003F048A"/>
    <w:rsid w:val="00405224"/>
    <w:rsid w:val="00413BCE"/>
    <w:rsid w:val="004314CE"/>
    <w:rsid w:val="00434F98"/>
    <w:rsid w:val="00444B10"/>
    <w:rsid w:val="00450AB4"/>
    <w:rsid w:val="00462995"/>
    <w:rsid w:val="0048536E"/>
    <w:rsid w:val="004C23BF"/>
    <w:rsid w:val="004C68FD"/>
    <w:rsid w:val="004D3023"/>
    <w:rsid w:val="004E1AE2"/>
    <w:rsid w:val="00522B42"/>
    <w:rsid w:val="0054322D"/>
    <w:rsid w:val="005436A4"/>
    <w:rsid w:val="005471B1"/>
    <w:rsid w:val="0055438F"/>
    <w:rsid w:val="0055489B"/>
    <w:rsid w:val="005612FF"/>
    <w:rsid w:val="00573539"/>
    <w:rsid w:val="00574531"/>
    <w:rsid w:val="005834E3"/>
    <w:rsid w:val="005B5FDE"/>
    <w:rsid w:val="005C2299"/>
    <w:rsid w:val="005D008D"/>
    <w:rsid w:val="005E4CC2"/>
    <w:rsid w:val="00604BFF"/>
    <w:rsid w:val="00607736"/>
    <w:rsid w:val="006143A0"/>
    <w:rsid w:val="006179C7"/>
    <w:rsid w:val="00636469"/>
    <w:rsid w:val="006414EE"/>
    <w:rsid w:val="00642663"/>
    <w:rsid w:val="00650614"/>
    <w:rsid w:val="00652479"/>
    <w:rsid w:val="00656FA7"/>
    <w:rsid w:val="00665C0D"/>
    <w:rsid w:val="00667157"/>
    <w:rsid w:val="00682185"/>
    <w:rsid w:val="0068790A"/>
    <w:rsid w:val="0069039B"/>
    <w:rsid w:val="0069122C"/>
    <w:rsid w:val="0069662A"/>
    <w:rsid w:val="006A5104"/>
    <w:rsid w:val="006A760F"/>
    <w:rsid w:val="006A7FB0"/>
    <w:rsid w:val="006B0AEF"/>
    <w:rsid w:val="006C5C92"/>
    <w:rsid w:val="006F3F02"/>
    <w:rsid w:val="006F4A8E"/>
    <w:rsid w:val="007106DE"/>
    <w:rsid w:val="00735DB4"/>
    <w:rsid w:val="0074574F"/>
    <w:rsid w:val="00751C06"/>
    <w:rsid w:val="007530D3"/>
    <w:rsid w:val="00753218"/>
    <w:rsid w:val="00780D81"/>
    <w:rsid w:val="00780F6C"/>
    <w:rsid w:val="007B4581"/>
    <w:rsid w:val="007C17A4"/>
    <w:rsid w:val="007D5CD1"/>
    <w:rsid w:val="007E1107"/>
    <w:rsid w:val="007F0264"/>
    <w:rsid w:val="00802D4F"/>
    <w:rsid w:val="00815482"/>
    <w:rsid w:val="008224FE"/>
    <w:rsid w:val="00846BAD"/>
    <w:rsid w:val="00857896"/>
    <w:rsid w:val="008672A8"/>
    <w:rsid w:val="00867F30"/>
    <w:rsid w:val="00880655"/>
    <w:rsid w:val="00890432"/>
    <w:rsid w:val="008907D0"/>
    <w:rsid w:val="00897789"/>
    <w:rsid w:val="008A2882"/>
    <w:rsid w:val="008A7D71"/>
    <w:rsid w:val="008B63AD"/>
    <w:rsid w:val="008B6B65"/>
    <w:rsid w:val="008C6E1B"/>
    <w:rsid w:val="008E2320"/>
    <w:rsid w:val="00904448"/>
    <w:rsid w:val="00906177"/>
    <w:rsid w:val="00906DFE"/>
    <w:rsid w:val="00914DF3"/>
    <w:rsid w:val="0092145C"/>
    <w:rsid w:val="00923B8C"/>
    <w:rsid w:val="00930CAB"/>
    <w:rsid w:val="00931A04"/>
    <w:rsid w:val="00932A7E"/>
    <w:rsid w:val="0094218F"/>
    <w:rsid w:val="00944FE4"/>
    <w:rsid w:val="00956030"/>
    <w:rsid w:val="00962E60"/>
    <w:rsid w:val="00963C08"/>
    <w:rsid w:val="009700EE"/>
    <w:rsid w:val="009743A8"/>
    <w:rsid w:val="009A3582"/>
    <w:rsid w:val="009A460E"/>
    <w:rsid w:val="009B09D1"/>
    <w:rsid w:val="009B51FD"/>
    <w:rsid w:val="009C54A5"/>
    <w:rsid w:val="009D6235"/>
    <w:rsid w:val="009E2A6C"/>
    <w:rsid w:val="009F07EE"/>
    <w:rsid w:val="00A039ED"/>
    <w:rsid w:val="00A05DC3"/>
    <w:rsid w:val="00A11704"/>
    <w:rsid w:val="00A27C35"/>
    <w:rsid w:val="00A355C9"/>
    <w:rsid w:val="00A35FAE"/>
    <w:rsid w:val="00A407EF"/>
    <w:rsid w:val="00A43BD8"/>
    <w:rsid w:val="00A56F41"/>
    <w:rsid w:val="00A72EE2"/>
    <w:rsid w:val="00A771FB"/>
    <w:rsid w:val="00AA1DD4"/>
    <w:rsid w:val="00AB6605"/>
    <w:rsid w:val="00AC3478"/>
    <w:rsid w:val="00AC37F5"/>
    <w:rsid w:val="00AC512C"/>
    <w:rsid w:val="00AD3749"/>
    <w:rsid w:val="00AD72CD"/>
    <w:rsid w:val="00AE0DE4"/>
    <w:rsid w:val="00AF19ED"/>
    <w:rsid w:val="00AF5D41"/>
    <w:rsid w:val="00AF77E2"/>
    <w:rsid w:val="00B06799"/>
    <w:rsid w:val="00B162D6"/>
    <w:rsid w:val="00B3073F"/>
    <w:rsid w:val="00B41E8B"/>
    <w:rsid w:val="00B70F80"/>
    <w:rsid w:val="00B8142D"/>
    <w:rsid w:val="00B814F5"/>
    <w:rsid w:val="00B94CEF"/>
    <w:rsid w:val="00BA0618"/>
    <w:rsid w:val="00BA1688"/>
    <w:rsid w:val="00BB41D8"/>
    <w:rsid w:val="00BB72A5"/>
    <w:rsid w:val="00BC7FCF"/>
    <w:rsid w:val="00BD1E35"/>
    <w:rsid w:val="00BD6EEF"/>
    <w:rsid w:val="00C32493"/>
    <w:rsid w:val="00C4764C"/>
    <w:rsid w:val="00C558AB"/>
    <w:rsid w:val="00C61950"/>
    <w:rsid w:val="00C65432"/>
    <w:rsid w:val="00C75A7B"/>
    <w:rsid w:val="00C81DFE"/>
    <w:rsid w:val="00C97A13"/>
    <w:rsid w:val="00CB33F0"/>
    <w:rsid w:val="00CC162D"/>
    <w:rsid w:val="00CE3E4D"/>
    <w:rsid w:val="00CF6D0C"/>
    <w:rsid w:val="00D00BB2"/>
    <w:rsid w:val="00D00CA8"/>
    <w:rsid w:val="00D04100"/>
    <w:rsid w:val="00D059ED"/>
    <w:rsid w:val="00D10ADD"/>
    <w:rsid w:val="00D37A66"/>
    <w:rsid w:val="00D4123E"/>
    <w:rsid w:val="00D41616"/>
    <w:rsid w:val="00D43557"/>
    <w:rsid w:val="00D53FB9"/>
    <w:rsid w:val="00D56983"/>
    <w:rsid w:val="00D7023E"/>
    <w:rsid w:val="00D7100B"/>
    <w:rsid w:val="00D9218D"/>
    <w:rsid w:val="00D936BD"/>
    <w:rsid w:val="00D9585A"/>
    <w:rsid w:val="00DD5B56"/>
    <w:rsid w:val="00DF2CD3"/>
    <w:rsid w:val="00DF4838"/>
    <w:rsid w:val="00E0198A"/>
    <w:rsid w:val="00E07DD8"/>
    <w:rsid w:val="00E11234"/>
    <w:rsid w:val="00E1475A"/>
    <w:rsid w:val="00E4137D"/>
    <w:rsid w:val="00E459DE"/>
    <w:rsid w:val="00E46F5F"/>
    <w:rsid w:val="00E65E73"/>
    <w:rsid w:val="00E7250E"/>
    <w:rsid w:val="00EA1CFB"/>
    <w:rsid w:val="00EA26F7"/>
    <w:rsid w:val="00EA5E8A"/>
    <w:rsid w:val="00EB0BD2"/>
    <w:rsid w:val="00EB3FEE"/>
    <w:rsid w:val="00EB48A7"/>
    <w:rsid w:val="00ED1381"/>
    <w:rsid w:val="00ED5A6F"/>
    <w:rsid w:val="00ED75EE"/>
    <w:rsid w:val="00EF017F"/>
    <w:rsid w:val="00EF2BDE"/>
    <w:rsid w:val="00F1215B"/>
    <w:rsid w:val="00F42723"/>
    <w:rsid w:val="00F61E68"/>
    <w:rsid w:val="00F6683D"/>
    <w:rsid w:val="00F70D68"/>
    <w:rsid w:val="00F728D7"/>
    <w:rsid w:val="00F7424F"/>
    <w:rsid w:val="00F74911"/>
    <w:rsid w:val="00F74FB1"/>
    <w:rsid w:val="00F76052"/>
    <w:rsid w:val="00F93388"/>
    <w:rsid w:val="00FA0D77"/>
    <w:rsid w:val="00FC0F11"/>
    <w:rsid w:val="00FC1749"/>
    <w:rsid w:val="00FC6A0C"/>
    <w:rsid w:val="00FE511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5505A6"/>
  <w15:chartTrackingRefBased/>
  <w15:docId w15:val="{C2250A54-8538-4004-ACEF-81469E4DF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Balk1">
    <w:name w:val="heading 1"/>
    <w:next w:val="TezMetni15Satr"/>
    <w:qFormat/>
    <w:rsid w:val="00914DF3"/>
    <w:pPr>
      <w:keepNext/>
      <w:spacing w:line="360" w:lineRule="auto"/>
      <w:outlineLvl w:val="0"/>
    </w:pPr>
    <w:rPr>
      <w:rFonts w:cs="Arial"/>
      <w:b/>
      <w:bCs/>
      <w:kern w:val="32"/>
      <w:sz w:val="24"/>
      <w:szCs w:val="24"/>
    </w:rPr>
  </w:style>
  <w:style w:type="paragraph" w:styleId="Balk2">
    <w:name w:val="heading 2"/>
    <w:next w:val="TezMetni15Satr"/>
    <w:qFormat/>
    <w:rsid w:val="00914DF3"/>
    <w:pPr>
      <w:keepNext/>
      <w:spacing w:line="360" w:lineRule="auto"/>
      <w:outlineLvl w:val="1"/>
    </w:pPr>
    <w:rPr>
      <w:rFonts w:cs="Arial"/>
      <w:b/>
      <w:bCs/>
      <w:iCs/>
      <w:sz w:val="24"/>
      <w:szCs w:val="24"/>
    </w:rPr>
  </w:style>
  <w:style w:type="paragraph" w:styleId="Balk3">
    <w:name w:val="heading 3"/>
    <w:next w:val="TezMetni15Satr"/>
    <w:qFormat/>
    <w:rsid w:val="00914DF3"/>
    <w:pPr>
      <w:keepNext/>
      <w:spacing w:line="360" w:lineRule="auto"/>
      <w:outlineLvl w:val="2"/>
    </w:pPr>
    <w:rPr>
      <w:rFonts w:cs="Arial"/>
      <w:b/>
      <w:bCs/>
      <w:sz w:val="24"/>
      <w:szCs w:val="26"/>
    </w:rPr>
  </w:style>
  <w:style w:type="paragraph" w:styleId="Balk4">
    <w:name w:val="heading 4"/>
    <w:next w:val="TezMetni15Satr"/>
    <w:qFormat/>
    <w:rsid w:val="00BA0618"/>
    <w:pPr>
      <w:keepNext/>
      <w:spacing w:before="360" w:after="360" w:line="360" w:lineRule="auto"/>
      <w:outlineLvl w:val="3"/>
    </w:pPr>
    <w:rPr>
      <w:b/>
      <w:bCs/>
      <w:sz w:val="24"/>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stbilgi">
    <w:name w:val="Üstbilgi"/>
    <w:basedOn w:val="Normal"/>
    <w:semiHidden/>
    <w:rsid w:val="009C54A5"/>
    <w:pPr>
      <w:tabs>
        <w:tab w:val="center" w:pos="4536"/>
        <w:tab w:val="right" w:pos="9072"/>
      </w:tabs>
    </w:pPr>
  </w:style>
  <w:style w:type="paragraph" w:customStyle="1" w:styleId="Altbilgi">
    <w:name w:val="Altbilgi"/>
    <w:basedOn w:val="Normal"/>
    <w:semiHidden/>
    <w:rsid w:val="009C54A5"/>
    <w:pPr>
      <w:tabs>
        <w:tab w:val="center" w:pos="4536"/>
        <w:tab w:val="right" w:pos="9072"/>
      </w:tabs>
    </w:pPr>
  </w:style>
  <w:style w:type="character" w:styleId="SayfaNumaras">
    <w:name w:val="page number"/>
    <w:basedOn w:val="VarsaylanParagrafYazTipi"/>
    <w:semiHidden/>
    <w:rsid w:val="009C54A5"/>
  </w:style>
  <w:style w:type="paragraph" w:customStyle="1" w:styleId="TezMetni15Satr">
    <w:name w:val="Tez Metni_1.5 Satır"/>
    <w:basedOn w:val="Normal"/>
    <w:link w:val="TezMetni15SatrChar"/>
    <w:rsid w:val="00291B73"/>
    <w:pPr>
      <w:spacing w:line="360" w:lineRule="auto"/>
      <w:ind w:firstLine="709"/>
      <w:jc w:val="both"/>
    </w:pPr>
  </w:style>
  <w:style w:type="paragraph" w:customStyle="1" w:styleId="TezMetni10Satr">
    <w:name w:val="Tez Metni_1.0 Satır"/>
    <w:rsid w:val="00914DF3"/>
    <w:pPr>
      <w:ind w:firstLine="709"/>
      <w:jc w:val="both"/>
    </w:pPr>
    <w:rPr>
      <w:sz w:val="24"/>
      <w:szCs w:val="24"/>
    </w:rPr>
  </w:style>
  <w:style w:type="paragraph" w:customStyle="1" w:styleId="ekil">
    <w:name w:val="Şekil"/>
    <w:next w:val="ekilAklamas"/>
    <w:rsid w:val="00914DF3"/>
    <w:pPr>
      <w:jc w:val="center"/>
    </w:pPr>
    <w:rPr>
      <w:sz w:val="24"/>
      <w:szCs w:val="24"/>
    </w:rPr>
  </w:style>
  <w:style w:type="paragraph" w:customStyle="1" w:styleId="ekilAklamas">
    <w:name w:val="Şekil Açıklaması"/>
    <w:next w:val="TezMetni15Satr"/>
    <w:rsid w:val="00914DF3"/>
    <w:pPr>
      <w:jc w:val="center"/>
    </w:pPr>
    <w:rPr>
      <w:szCs w:val="24"/>
    </w:rPr>
  </w:style>
  <w:style w:type="paragraph" w:customStyle="1" w:styleId="izelgeAklamas">
    <w:name w:val="Çizelge Açıklaması"/>
    <w:rsid w:val="00914DF3"/>
    <w:pPr>
      <w:jc w:val="center"/>
    </w:pPr>
    <w:rPr>
      <w:szCs w:val="24"/>
    </w:rPr>
  </w:style>
  <w:style w:type="paragraph" w:customStyle="1" w:styleId="izelgeiSoldan">
    <w:name w:val="Çizelge İçi Soldan"/>
    <w:rsid w:val="005436A4"/>
    <w:rPr>
      <w:szCs w:val="24"/>
    </w:rPr>
  </w:style>
  <w:style w:type="paragraph" w:customStyle="1" w:styleId="izelgeiSadan">
    <w:name w:val="Çizelge İçi Sağdan"/>
    <w:rsid w:val="005436A4"/>
    <w:pPr>
      <w:jc w:val="right"/>
    </w:pPr>
    <w:rPr>
      <w:szCs w:val="24"/>
    </w:rPr>
  </w:style>
  <w:style w:type="paragraph" w:customStyle="1" w:styleId="izelgeiOatadan">
    <w:name w:val="Çizelge İçi Oatadan"/>
    <w:rsid w:val="005436A4"/>
    <w:pPr>
      <w:jc w:val="center"/>
    </w:pPr>
    <w:rPr>
      <w:szCs w:val="24"/>
    </w:rPr>
  </w:style>
  <w:style w:type="paragraph" w:customStyle="1" w:styleId="Dipnot">
    <w:name w:val="Dipnot"/>
    <w:next w:val="TezMetni15Satr"/>
    <w:rsid w:val="00914DF3"/>
    <w:rPr>
      <w:szCs w:val="24"/>
    </w:rPr>
  </w:style>
  <w:style w:type="paragraph" w:customStyle="1" w:styleId="KaynaklarListesi">
    <w:name w:val="Kaynaklar Listesi"/>
    <w:rsid w:val="00914DF3"/>
    <w:pPr>
      <w:ind w:left="567" w:hanging="567"/>
      <w:jc w:val="both"/>
    </w:pPr>
    <w:rPr>
      <w:sz w:val="24"/>
      <w:szCs w:val="24"/>
    </w:rPr>
  </w:style>
  <w:style w:type="table" w:styleId="TabloKlavuzu">
    <w:name w:val="Table Grid"/>
    <w:basedOn w:val="NormalTablo"/>
    <w:rsid w:val="005D00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1">
    <w:name w:val="toc 1"/>
    <w:basedOn w:val="Normal"/>
    <w:next w:val="Normal"/>
    <w:autoRedefine/>
    <w:uiPriority w:val="39"/>
    <w:rsid w:val="008907D0"/>
    <w:pPr>
      <w:tabs>
        <w:tab w:val="right" w:leader="dot" w:pos="8493"/>
      </w:tabs>
      <w:spacing w:before="240" w:after="240"/>
    </w:pPr>
    <w:rPr>
      <w:b/>
      <w:noProof/>
    </w:rPr>
  </w:style>
  <w:style w:type="character" w:styleId="Kpr">
    <w:name w:val="Hyperlink"/>
    <w:uiPriority w:val="99"/>
    <w:rsid w:val="007E1107"/>
    <w:rPr>
      <w:color w:val="0000FF"/>
      <w:u w:val="single"/>
    </w:rPr>
  </w:style>
  <w:style w:type="paragraph" w:styleId="T2">
    <w:name w:val="toc 2"/>
    <w:basedOn w:val="Normal"/>
    <w:next w:val="Normal"/>
    <w:autoRedefine/>
    <w:uiPriority w:val="39"/>
    <w:rsid w:val="008907D0"/>
    <w:pPr>
      <w:ind w:left="240"/>
    </w:pPr>
  </w:style>
  <w:style w:type="paragraph" w:styleId="T3">
    <w:name w:val="toc 3"/>
    <w:basedOn w:val="Normal"/>
    <w:next w:val="Normal"/>
    <w:autoRedefine/>
    <w:uiPriority w:val="39"/>
    <w:rsid w:val="008907D0"/>
    <w:pPr>
      <w:ind w:left="480"/>
    </w:pPr>
  </w:style>
  <w:style w:type="paragraph" w:styleId="T4">
    <w:name w:val="toc 4"/>
    <w:basedOn w:val="Normal"/>
    <w:next w:val="Normal"/>
    <w:autoRedefine/>
    <w:semiHidden/>
    <w:rsid w:val="008907D0"/>
    <w:pPr>
      <w:ind w:left="720"/>
    </w:pPr>
  </w:style>
  <w:style w:type="paragraph" w:customStyle="1" w:styleId="Balk1derece">
    <w:name w:val="Başlık 1. derece"/>
    <w:next w:val="TezMetni15Satr"/>
    <w:rsid w:val="00222DA9"/>
    <w:pPr>
      <w:spacing w:line="360" w:lineRule="auto"/>
      <w:outlineLvl w:val="0"/>
    </w:pPr>
    <w:rPr>
      <w:b/>
      <w:sz w:val="24"/>
      <w:szCs w:val="24"/>
    </w:rPr>
  </w:style>
  <w:style w:type="paragraph" w:customStyle="1" w:styleId="Balk2derece">
    <w:name w:val="Başlık 2. derece"/>
    <w:next w:val="TezMetni15Satr"/>
    <w:rsid w:val="00222DA9"/>
    <w:pPr>
      <w:spacing w:line="360" w:lineRule="auto"/>
      <w:outlineLvl w:val="1"/>
    </w:pPr>
    <w:rPr>
      <w:b/>
      <w:sz w:val="24"/>
      <w:szCs w:val="24"/>
    </w:rPr>
  </w:style>
  <w:style w:type="paragraph" w:customStyle="1" w:styleId="Balk3derece">
    <w:name w:val="Başlık 3. derece"/>
    <w:basedOn w:val="TezMetni10Satr"/>
    <w:rsid w:val="00222DA9"/>
    <w:pPr>
      <w:spacing w:line="360" w:lineRule="auto"/>
      <w:ind w:firstLine="0"/>
      <w:jc w:val="left"/>
      <w:outlineLvl w:val="2"/>
    </w:pPr>
    <w:rPr>
      <w:b/>
    </w:rPr>
  </w:style>
  <w:style w:type="paragraph" w:customStyle="1" w:styleId="Balk4derece">
    <w:name w:val="Başlık 4. derece"/>
    <w:next w:val="TezMetni15Satr"/>
    <w:rsid w:val="00222DA9"/>
    <w:pPr>
      <w:spacing w:line="360" w:lineRule="auto"/>
      <w:outlineLvl w:val="3"/>
    </w:pPr>
    <w:rPr>
      <w:b/>
      <w:sz w:val="24"/>
      <w:szCs w:val="24"/>
    </w:rPr>
  </w:style>
  <w:style w:type="paragraph" w:styleId="GvdeMetni2">
    <w:name w:val="Body Text 2"/>
    <w:basedOn w:val="Normal"/>
    <w:rsid w:val="008B63AD"/>
    <w:pPr>
      <w:spacing w:line="360" w:lineRule="auto"/>
      <w:jc w:val="both"/>
    </w:pPr>
    <w:rPr>
      <w:szCs w:val="20"/>
      <w:lang w:val="en-US"/>
    </w:rPr>
  </w:style>
  <w:style w:type="paragraph" w:styleId="BalonMetni">
    <w:name w:val="Balloon Text"/>
    <w:basedOn w:val="Normal"/>
    <w:link w:val="BalonMetniChar"/>
    <w:rsid w:val="0005396C"/>
    <w:rPr>
      <w:rFonts w:ascii="Tahoma" w:hAnsi="Tahoma" w:cs="Tahoma"/>
      <w:sz w:val="16"/>
      <w:szCs w:val="16"/>
    </w:rPr>
  </w:style>
  <w:style w:type="character" w:customStyle="1" w:styleId="BalonMetniChar">
    <w:name w:val="Balon Metni Char"/>
    <w:link w:val="BalonMetni"/>
    <w:rsid w:val="0005396C"/>
    <w:rPr>
      <w:rFonts w:ascii="Tahoma" w:hAnsi="Tahoma" w:cs="Tahoma"/>
      <w:sz w:val="16"/>
      <w:szCs w:val="16"/>
    </w:rPr>
  </w:style>
  <w:style w:type="character" w:customStyle="1" w:styleId="TezMetni15SatrChar">
    <w:name w:val="Tez Metni_1.5 Satır Char"/>
    <w:link w:val="TezMetni15Satr"/>
    <w:locked/>
    <w:rsid w:val="004E1AE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223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TotalTime>
  <Pages>11</Pages>
  <Words>1384</Words>
  <Characters>7895</Characters>
  <Application>Microsoft Office Word</Application>
  <DocSecurity>0</DocSecurity>
  <Lines>65</Lines>
  <Paragraphs>18</Paragraphs>
  <ScaleCrop>false</ScaleCrop>
  <HeadingPairs>
    <vt:vector size="2" baseType="variant">
      <vt:variant>
        <vt:lpstr>Konu Başlığı</vt:lpstr>
      </vt:variant>
      <vt:variant>
        <vt:i4>1</vt:i4>
      </vt:variant>
    </vt:vector>
  </HeadingPairs>
  <TitlesOfParts>
    <vt:vector size="1" baseType="lpstr">
      <vt:lpstr> </vt:lpstr>
    </vt:vector>
  </TitlesOfParts>
  <Company>.</Company>
  <LinksUpToDate>false</LinksUpToDate>
  <CharactersWithSpaces>9261</CharactersWithSpaces>
  <SharedDoc>false</SharedDoc>
  <HLinks>
    <vt:vector size="138" baseType="variant">
      <vt:variant>
        <vt:i4>1245243</vt:i4>
      </vt:variant>
      <vt:variant>
        <vt:i4>134</vt:i4>
      </vt:variant>
      <vt:variant>
        <vt:i4>0</vt:i4>
      </vt:variant>
      <vt:variant>
        <vt:i4>5</vt:i4>
      </vt:variant>
      <vt:variant>
        <vt:lpwstr/>
      </vt:variant>
      <vt:variant>
        <vt:lpwstr>_Toc289693995</vt:lpwstr>
      </vt:variant>
      <vt:variant>
        <vt:i4>1245243</vt:i4>
      </vt:variant>
      <vt:variant>
        <vt:i4>128</vt:i4>
      </vt:variant>
      <vt:variant>
        <vt:i4>0</vt:i4>
      </vt:variant>
      <vt:variant>
        <vt:i4>5</vt:i4>
      </vt:variant>
      <vt:variant>
        <vt:lpwstr/>
      </vt:variant>
      <vt:variant>
        <vt:lpwstr>_Toc289693994</vt:lpwstr>
      </vt:variant>
      <vt:variant>
        <vt:i4>1245243</vt:i4>
      </vt:variant>
      <vt:variant>
        <vt:i4>122</vt:i4>
      </vt:variant>
      <vt:variant>
        <vt:i4>0</vt:i4>
      </vt:variant>
      <vt:variant>
        <vt:i4>5</vt:i4>
      </vt:variant>
      <vt:variant>
        <vt:lpwstr/>
      </vt:variant>
      <vt:variant>
        <vt:lpwstr>_Toc289693993</vt:lpwstr>
      </vt:variant>
      <vt:variant>
        <vt:i4>1245243</vt:i4>
      </vt:variant>
      <vt:variant>
        <vt:i4>116</vt:i4>
      </vt:variant>
      <vt:variant>
        <vt:i4>0</vt:i4>
      </vt:variant>
      <vt:variant>
        <vt:i4>5</vt:i4>
      </vt:variant>
      <vt:variant>
        <vt:lpwstr/>
      </vt:variant>
      <vt:variant>
        <vt:lpwstr>_Toc289693992</vt:lpwstr>
      </vt:variant>
      <vt:variant>
        <vt:i4>1245243</vt:i4>
      </vt:variant>
      <vt:variant>
        <vt:i4>110</vt:i4>
      </vt:variant>
      <vt:variant>
        <vt:i4>0</vt:i4>
      </vt:variant>
      <vt:variant>
        <vt:i4>5</vt:i4>
      </vt:variant>
      <vt:variant>
        <vt:lpwstr/>
      </vt:variant>
      <vt:variant>
        <vt:lpwstr>_Toc289693991</vt:lpwstr>
      </vt:variant>
      <vt:variant>
        <vt:i4>1245243</vt:i4>
      </vt:variant>
      <vt:variant>
        <vt:i4>104</vt:i4>
      </vt:variant>
      <vt:variant>
        <vt:i4>0</vt:i4>
      </vt:variant>
      <vt:variant>
        <vt:i4>5</vt:i4>
      </vt:variant>
      <vt:variant>
        <vt:lpwstr/>
      </vt:variant>
      <vt:variant>
        <vt:lpwstr>_Toc289693990</vt:lpwstr>
      </vt:variant>
      <vt:variant>
        <vt:i4>1179707</vt:i4>
      </vt:variant>
      <vt:variant>
        <vt:i4>98</vt:i4>
      </vt:variant>
      <vt:variant>
        <vt:i4>0</vt:i4>
      </vt:variant>
      <vt:variant>
        <vt:i4>5</vt:i4>
      </vt:variant>
      <vt:variant>
        <vt:lpwstr/>
      </vt:variant>
      <vt:variant>
        <vt:lpwstr>_Toc289693989</vt:lpwstr>
      </vt:variant>
      <vt:variant>
        <vt:i4>1179707</vt:i4>
      </vt:variant>
      <vt:variant>
        <vt:i4>92</vt:i4>
      </vt:variant>
      <vt:variant>
        <vt:i4>0</vt:i4>
      </vt:variant>
      <vt:variant>
        <vt:i4>5</vt:i4>
      </vt:variant>
      <vt:variant>
        <vt:lpwstr/>
      </vt:variant>
      <vt:variant>
        <vt:lpwstr>_Toc289693988</vt:lpwstr>
      </vt:variant>
      <vt:variant>
        <vt:i4>1179707</vt:i4>
      </vt:variant>
      <vt:variant>
        <vt:i4>86</vt:i4>
      </vt:variant>
      <vt:variant>
        <vt:i4>0</vt:i4>
      </vt:variant>
      <vt:variant>
        <vt:i4>5</vt:i4>
      </vt:variant>
      <vt:variant>
        <vt:lpwstr/>
      </vt:variant>
      <vt:variant>
        <vt:lpwstr>_Toc289693987</vt:lpwstr>
      </vt:variant>
      <vt:variant>
        <vt:i4>1179707</vt:i4>
      </vt:variant>
      <vt:variant>
        <vt:i4>80</vt:i4>
      </vt:variant>
      <vt:variant>
        <vt:i4>0</vt:i4>
      </vt:variant>
      <vt:variant>
        <vt:i4>5</vt:i4>
      </vt:variant>
      <vt:variant>
        <vt:lpwstr/>
      </vt:variant>
      <vt:variant>
        <vt:lpwstr>_Toc289693986</vt:lpwstr>
      </vt:variant>
      <vt:variant>
        <vt:i4>1179707</vt:i4>
      </vt:variant>
      <vt:variant>
        <vt:i4>74</vt:i4>
      </vt:variant>
      <vt:variant>
        <vt:i4>0</vt:i4>
      </vt:variant>
      <vt:variant>
        <vt:i4>5</vt:i4>
      </vt:variant>
      <vt:variant>
        <vt:lpwstr/>
      </vt:variant>
      <vt:variant>
        <vt:lpwstr>_Toc289693985</vt:lpwstr>
      </vt:variant>
      <vt:variant>
        <vt:i4>1179707</vt:i4>
      </vt:variant>
      <vt:variant>
        <vt:i4>68</vt:i4>
      </vt:variant>
      <vt:variant>
        <vt:i4>0</vt:i4>
      </vt:variant>
      <vt:variant>
        <vt:i4>5</vt:i4>
      </vt:variant>
      <vt:variant>
        <vt:lpwstr/>
      </vt:variant>
      <vt:variant>
        <vt:lpwstr>_Toc289693984</vt:lpwstr>
      </vt:variant>
      <vt:variant>
        <vt:i4>1179707</vt:i4>
      </vt:variant>
      <vt:variant>
        <vt:i4>62</vt:i4>
      </vt:variant>
      <vt:variant>
        <vt:i4>0</vt:i4>
      </vt:variant>
      <vt:variant>
        <vt:i4>5</vt:i4>
      </vt:variant>
      <vt:variant>
        <vt:lpwstr/>
      </vt:variant>
      <vt:variant>
        <vt:lpwstr>_Toc289693983</vt:lpwstr>
      </vt:variant>
      <vt:variant>
        <vt:i4>1179707</vt:i4>
      </vt:variant>
      <vt:variant>
        <vt:i4>56</vt:i4>
      </vt:variant>
      <vt:variant>
        <vt:i4>0</vt:i4>
      </vt:variant>
      <vt:variant>
        <vt:i4>5</vt:i4>
      </vt:variant>
      <vt:variant>
        <vt:lpwstr/>
      </vt:variant>
      <vt:variant>
        <vt:lpwstr>_Toc289693982</vt:lpwstr>
      </vt:variant>
      <vt:variant>
        <vt:i4>1179707</vt:i4>
      </vt:variant>
      <vt:variant>
        <vt:i4>50</vt:i4>
      </vt:variant>
      <vt:variant>
        <vt:i4>0</vt:i4>
      </vt:variant>
      <vt:variant>
        <vt:i4>5</vt:i4>
      </vt:variant>
      <vt:variant>
        <vt:lpwstr/>
      </vt:variant>
      <vt:variant>
        <vt:lpwstr>_Toc289693981</vt:lpwstr>
      </vt:variant>
      <vt:variant>
        <vt:i4>1179707</vt:i4>
      </vt:variant>
      <vt:variant>
        <vt:i4>44</vt:i4>
      </vt:variant>
      <vt:variant>
        <vt:i4>0</vt:i4>
      </vt:variant>
      <vt:variant>
        <vt:i4>5</vt:i4>
      </vt:variant>
      <vt:variant>
        <vt:lpwstr/>
      </vt:variant>
      <vt:variant>
        <vt:lpwstr>_Toc289693980</vt:lpwstr>
      </vt:variant>
      <vt:variant>
        <vt:i4>1900603</vt:i4>
      </vt:variant>
      <vt:variant>
        <vt:i4>38</vt:i4>
      </vt:variant>
      <vt:variant>
        <vt:i4>0</vt:i4>
      </vt:variant>
      <vt:variant>
        <vt:i4>5</vt:i4>
      </vt:variant>
      <vt:variant>
        <vt:lpwstr/>
      </vt:variant>
      <vt:variant>
        <vt:lpwstr>_Toc289693979</vt:lpwstr>
      </vt:variant>
      <vt:variant>
        <vt:i4>1900603</vt:i4>
      </vt:variant>
      <vt:variant>
        <vt:i4>32</vt:i4>
      </vt:variant>
      <vt:variant>
        <vt:i4>0</vt:i4>
      </vt:variant>
      <vt:variant>
        <vt:i4>5</vt:i4>
      </vt:variant>
      <vt:variant>
        <vt:lpwstr/>
      </vt:variant>
      <vt:variant>
        <vt:lpwstr>_Toc289693978</vt:lpwstr>
      </vt:variant>
      <vt:variant>
        <vt:i4>1900603</vt:i4>
      </vt:variant>
      <vt:variant>
        <vt:i4>26</vt:i4>
      </vt:variant>
      <vt:variant>
        <vt:i4>0</vt:i4>
      </vt:variant>
      <vt:variant>
        <vt:i4>5</vt:i4>
      </vt:variant>
      <vt:variant>
        <vt:lpwstr/>
      </vt:variant>
      <vt:variant>
        <vt:lpwstr>_Toc289693977</vt:lpwstr>
      </vt:variant>
      <vt:variant>
        <vt:i4>1900603</vt:i4>
      </vt:variant>
      <vt:variant>
        <vt:i4>20</vt:i4>
      </vt:variant>
      <vt:variant>
        <vt:i4>0</vt:i4>
      </vt:variant>
      <vt:variant>
        <vt:i4>5</vt:i4>
      </vt:variant>
      <vt:variant>
        <vt:lpwstr/>
      </vt:variant>
      <vt:variant>
        <vt:lpwstr>_Toc289693976</vt:lpwstr>
      </vt:variant>
      <vt:variant>
        <vt:i4>1900603</vt:i4>
      </vt:variant>
      <vt:variant>
        <vt:i4>14</vt:i4>
      </vt:variant>
      <vt:variant>
        <vt:i4>0</vt:i4>
      </vt:variant>
      <vt:variant>
        <vt:i4>5</vt:i4>
      </vt:variant>
      <vt:variant>
        <vt:lpwstr/>
      </vt:variant>
      <vt:variant>
        <vt:lpwstr>_Toc289693975</vt:lpwstr>
      </vt:variant>
      <vt:variant>
        <vt:i4>1900603</vt:i4>
      </vt:variant>
      <vt:variant>
        <vt:i4>8</vt:i4>
      </vt:variant>
      <vt:variant>
        <vt:i4>0</vt:i4>
      </vt:variant>
      <vt:variant>
        <vt:i4>5</vt:i4>
      </vt:variant>
      <vt:variant>
        <vt:lpwstr/>
      </vt:variant>
      <vt:variant>
        <vt:lpwstr>_Toc289693974</vt:lpwstr>
      </vt:variant>
      <vt:variant>
        <vt:i4>1900603</vt:i4>
      </vt:variant>
      <vt:variant>
        <vt:i4>2</vt:i4>
      </vt:variant>
      <vt:variant>
        <vt:i4>0</vt:i4>
      </vt:variant>
      <vt:variant>
        <vt:i4>5</vt:i4>
      </vt:variant>
      <vt:variant>
        <vt:lpwstr/>
      </vt:variant>
      <vt:variant>
        <vt:lpwstr>_Toc28969397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Dr. Mehmet Numan Kaya</dc:creator>
  <cp:keywords/>
  <cp:lastModifiedBy>Numan Kaya</cp:lastModifiedBy>
  <cp:revision>16</cp:revision>
  <cp:lastPrinted>2016-12-14T09:15:00Z</cp:lastPrinted>
  <dcterms:created xsi:type="dcterms:W3CDTF">2019-03-20T13:39:00Z</dcterms:created>
  <dcterms:modified xsi:type="dcterms:W3CDTF">2019-04-16T07:52:00Z</dcterms:modified>
</cp:coreProperties>
</file>